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7796506"/>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7796507"/>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7796508"/>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7796509"/>
      <w:r>
        <w:lastRenderedPageBreak/>
        <w:t>Fuente de Financiamiento</w:t>
      </w:r>
      <w:bookmarkEnd w:id="3"/>
    </w:p>
    <w:p w14:paraId="4E82F6B1" w14:textId="222DAC1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0A46C4F8" w14:textId="7B77AD05" w:rsidR="0089635F" w:rsidRPr="0089635F" w:rsidRDefault="00EC2BAF">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89635F">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7796506" w:history="1">
            <w:r w:rsidR="0089635F" w:rsidRPr="0089635F">
              <w:rPr>
                <w:rStyle w:val="Hipervnculo"/>
                <w:rFonts w:ascii="Times New Roman" w:hAnsi="Times New Roman" w:cs="Times New Roman"/>
                <w:noProof/>
                <w:sz w:val="24"/>
                <w:szCs w:val="24"/>
              </w:rPr>
              <w:t>Asesor de Tesis</w:t>
            </w:r>
            <w:r w:rsidR="0089635F" w:rsidRPr="0089635F">
              <w:rPr>
                <w:rFonts w:ascii="Times New Roman" w:hAnsi="Times New Roman" w:cs="Times New Roman"/>
                <w:noProof/>
                <w:webHidden/>
                <w:sz w:val="24"/>
                <w:szCs w:val="24"/>
              </w:rPr>
              <w:tab/>
            </w:r>
            <w:r w:rsidR="0089635F" w:rsidRPr="0089635F">
              <w:rPr>
                <w:rFonts w:ascii="Times New Roman" w:hAnsi="Times New Roman" w:cs="Times New Roman"/>
                <w:noProof/>
                <w:webHidden/>
                <w:sz w:val="24"/>
                <w:szCs w:val="24"/>
              </w:rPr>
              <w:fldChar w:fldCharType="begin"/>
            </w:r>
            <w:r w:rsidR="0089635F" w:rsidRPr="0089635F">
              <w:rPr>
                <w:rFonts w:ascii="Times New Roman" w:hAnsi="Times New Roman" w:cs="Times New Roman"/>
                <w:noProof/>
                <w:webHidden/>
                <w:sz w:val="24"/>
                <w:szCs w:val="24"/>
              </w:rPr>
              <w:instrText xml:space="preserve"> PAGEREF _Toc517796506 \h </w:instrText>
            </w:r>
            <w:r w:rsidR="0089635F" w:rsidRPr="0089635F">
              <w:rPr>
                <w:rFonts w:ascii="Times New Roman" w:hAnsi="Times New Roman" w:cs="Times New Roman"/>
                <w:noProof/>
                <w:webHidden/>
                <w:sz w:val="24"/>
                <w:szCs w:val="24"/>
              </w:rPr>
            </w:r>
            <w:r w:rsidR="0089635F" w:rsidRPr="0089635F">
              <w:rPr>
                <w:rFonts w:ascii="Times New Roman" w:hAnsi="Times New Roman" w:cs="Times New Roman"/>
                <w:noProof/>
                <w:webHidden/>
                <w:sz w:val="24"/>
                <w:szCs w:val="24"/>
              </w:rPr>
              <w:fldChar w:fldCharType="separate"/>
            </w:r>
            <w:r w:rsidR="0089635F" w:rsidRPr="0089635F">
              <w:rPr>
                <w:rFonts w:ascii="Times New Roman" w:hAnsi="Times New Roman" w:cs="Times New Roman"/>
                <w:noProof/>
                <w:webHidden/>
                <w:sz w:val="24"/>
                <w:szCs w:val="24"/>
              </w:rPr>
              <w:t>3</w:t>
            </w:r>
            <w:r w:rsidR="0089635F" w:rsidRPr="0089635F">
              <w:rPr>
                <w:rFonts w:ascii="Times New Roman" w:hAnsi="Times New Roman" w:cs="Times New Roman"/>
                <w:noProof/>
                <w:webHidden/>
                <w:sz w:val="24"/>
                <w:szCs w:val="24"/>
              </w:rPr>
              <w:fldChar w:fldCharType="end"/>
            </w:r>
          </w:hyperlink>
          <w:bookmarkStart w:id="4" w:name="_GoBack"/>
          <w:bookmarkEnd w:id="4"/>
        </w:p>
        <w:p w14:paraId="57FF0581" w14:textId="582E7ACA"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07" w:history="1">
            <w:r w:rsidRPr="0089635F">
              <w:rPr>
                <w:rStyle w:val="Hipervnculo"/>
                <w:rFonts w:ascii="Times New Roman" w:hAnsi="Times New Roman" w:cs="Times New Roman"/>
                <w:noProof/>
                <w:sz w:val="24"/>
                <w:szCs w:val="24"/>
              </w:rPr>
              <w:t>Dedicatori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0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4</w:t>
            </w:r>
            <w:r w:rsidRPr="0089635F">
              <w:rPr>
                <w:rFonts w:ascii="Times New Roman" w:hAnsi="Times New Roman" w:cs="Times New Roman"/>
                <w:noProof/>
                <w:webHidden/>
                <w:sz w:val="24"/>
                <w:szCs w:val="24"/>
              </w:rPr>
              <w:fldChar w:fldCharType="end"/>
            </w:r>
          </w:hyperlink>
        </w:p>
        <w:p w14:paraId="6D831488" w14:textId="77F558FF"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08" w:history="1">
            <w:r w:rsidRPr="0089635F">
              <w:rPr>
                <w:rStyle w:val="Hipervnculo"/>
                <w:rFonts w:ascii="Times New Roman" w:hAnsi="Times New Roman" w:cs="Times New Roman"/>
                <w:noProof/>
                <w:sz w:val="24"/>
                <w:szCs w:val="24"/>
              </w:rPr>
              <w:t>Agradecimient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0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w:t>
            </w:r>
            <w:r w:rsidRPr="0089635F">
              <w:rPr>
                <w:rFonts w:ascii="Times New Roman" w:hAnsi="Times New Roman" w:cs="Times New Roman"/>
                <w:noProof/>
                <w:webHidden/>
                <w:sz w:val="24"/>
                <w:szCs w:val="24"/>
              </w:rPr>
              <w:fldChar w:fldCharType="end"/>
            </w:r>
          </w:hyperlink>
        </w:p>
        <w:p w14:paraId="58B78A1C" w14:textId="7D237D56"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09" w:history="1">
            <w:r w:rsidRPr="0089635F">
              <w:rPr>
                <w:rStyle w:val="Hipervnculo"/>
                <w:rFonts w:ascii="Times New Roman" w:hAnsi="Times New Roman" w:cs="Times New Roman"/>
                <w:noProof/>
                <w:sz w:val="24"/>
                <w:szCs w:val="24"/>
              </w:rPr>
              <w:t>Fuente de Financiamient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0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6</w:t>
            </w:r>
            <w:r w:rsidRPr="0089635F">
              <w:rPr>
                <w:rFonts w:ascii="Times New Roman" w:hAnsi="Times New Roman" w:cs="Times New Roman"/>
                <w:noProof/>
                <w:webHidden/>
                <w:sz w:val="24"/>
                <w:szCs w:val="24"/>
              </w:rPr>
              <w:fldChar w:fldCharType="end"/>
            </w:r>
          </w:hyperlink>
        </w:p>
        <w:p w14:paraId="143A32CF" w14:textId="617DA965"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0" w:history="1">
            <w:r w:rsidRPr="0089635F">
              <w:rPr>
                <w:rStyle w:val="Hipervnculo"/>
                <w:rFonts w:ascii="Times New Roman" w:hAnsi="Times New Roman" w:cs="Times New Roman"/>
                <w:noProof/>
                <w:sz w:val="24"/>
                <w:szCs w:val="24"/>
              </w:rPr>
              <w:t>Listado de Acrónim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0</w:t>
            </w:r>
            <w:r w:rsidRPr="0089635F">
              <w:rPr>
                <w:rFonts w:ascii="Times New Roman" w:hAnsi="Times New Roman" w:cs="Times New Roman"/>
                <w:noProof/>
                <w:webHidden/>
                <w:sz w:val="24"/>
                <w:szCs w:val="24"/>
              </w:rPr>
              <w:fldChar w:fldCharType="end"/>
            </w:r>
          </w:hyperlink>
        </w:p>
        <w:p w14:paraId="17BBF27D" w14:textId="4C32EBC7"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1" w:history="1">
            <w:r w:rsidRPr="0089635F">
              <w:rPr>
                <w:rStyle w:val="Hipervnculo"/>
                <w:rFonts w:ascii="Times New Roman" w:hAnsi="Times New Roman" w:cs="Times New Roman"/>
                <w:noProof/>
                <w:sz w:val="24"/>
                <w:szCs w:val="24"/>
              </w:rPr>
              <w:t>Resume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w:t>
            </w:r>
            <w:r w:rsidRPr="0089635F">
              <w:rPr>
                <w:rFonts w:ascii="Times New Roman" w:hAnsi="Times New Roman" w:cs="Times New Roman"/>
                <w:noProof/>
                <w:webHidden/>
                <w:sz w:val="24"/>
                <w:szCs w:val="24"/>
              </w:rPr>
              <w:fldChar w:fldCharType="end"/>
            </w:r>
          </w:hyperlink>
        </w:p>
        <w:p w14:paraId="20525D3C" w14:textId="144927A7"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2" w:history="1">
            <w:r w:rsidRPr="0089635F">
              <w:rPr>
                <w:rStyle w:val="Hipervnculo"/>
                <w:rFonts w:ascii="Times New Roman" w:hAnsi="Times New Roman" w:cs="Times New Roman"/>
                <w:noProof/>
                <w:sz w:val="24"/>
                <w:szCs w:val="24"/>
              </w:rPr>
              <w:t>Palabras Clave</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3</w:t>
            </w:r>
            <w:r w:rsidRPr="0089635F">
              <w:rPr>
                <w:rFonts w:ascii="Times New Roman" w:hAnsi="Times New Roman" w:cs="Times New Roman"/>
                <w:noProof/>
                <w:webHidden/>
                <w:sz w:val="24"/>
                <w:szCs w:val="24"/>
              </w:rPr>
              <w:fldChar w:fldCharType="end"/>
            </w:r>
          </w:hyperlink>
        </w:p>
        <w:p w14:paraId="12CF86A4" w14:textId="7B986523"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3" w:history="1">
            <w:r w:rsidRPr="0089635F">
              <w:rPr>
                <w:rStyle w:val="Hipervnculo"/>
                <w:rFonts w:ascii="Times New Roman" w:hAnsi="Times New Roman" w:cs="Times New Roman"/>
                <w:noProof/>
                <w:sz w:val="24"/>
                <w:szCs w:val="24"/>
              </w:rPr>
              <w:t>Introducció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w:t>
            </w:r>
            <w:r w:rsidRPr="0089635F">
              <w:rPr>
                <w:rFonts w:ascii="Times New Roman" w:hAnsi="Times New Roman" w:cs="Times New Roman"/>
                <w:noProof/>
                <w:webHidden/>
                <w:sz w:val="24"/>
                <w:szCs w:val="24"/>
              </w:rPr>
              <w:fldChar w:fldCharType="end"/>
            </w:r>
          </w:hyperlink>
        </w:p>
        <w:p w14:paraId="3E6CEBC3" w14:textId="7001FCBD"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4" w:history="1">
            <w:r w:rsidRPr="0089635F">
              <w:rPr>
                <w:rStyle w:val="Hipervnculo"/>
                <w:rFonts w:ascii="Times New Roman" w:hAnsi="Times New Roman" w:cs="Times New Roman"/>
                <w:noProof/>
                <w:sz w:val="24"/>
                <w:szCs w:val="24"/>
              </w:rPr>
              <w:t>Planteamiento del Problem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w:t>
            </w:r>
            <w:r w:rsidRPr="0089635F">
              <w:rPr>
                <w:rFonts w:ascii="Times New Roman" w:hAnsi="Times New Roman" w:cs="Times New Roman"/>
                <w:noProof/>
                <w:webHidden/>
                <w:sz w:val="24"/>
                <w:szCs w:val="24"/>
              </w:rPr>
              <w:fldChar w:fldCharType="end"/>
            </w:r>
          </w:hyperlink>
        </w:p>
        <w:p w14:paraId="739D7BCB" w14:textId="6F6CF677"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15" w:history="1">
            <w:r w:rsidRPr="0089635F">
              <w:rPr>
                <w:rStyle w:val="Hipervnculo"/>
                <w:rFonts w:ascii="Times New Roman" w:hAnsi="Times New Roman" w:cs="Times New Roman"/>
                <w:noProof/>
                <w:sz w:val="24"/>
                <w:szCs w:val="24"/>
              </w:rPr>
              <w:t>Marco Teóric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w:t>
            </w:r>
            <w:r w:rsidRPr="0089635F">
              <w:rPr>
                <w:rFonts w:ascii="Times New Roman" w:hAnsi="Times New Roman" w:cs="Times New Roman"/>
                <w:noProof/>
                <w:webHidden/>
                <w:sz w:val="24"/>
                <w:szCs w:val="24"/>
              </w:rPr>
              <w:fldChar w:fldCharType="end"/>
            </w:r>
          </w:hyperlink>
        </w:p>
        <w:p w14:paraId="7BA3006C" w14:textId="5AF540ED"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16"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Calidad de Atención al usuario y sistemas de gestión para reclamos en el sector 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w:t>
            </w:r>
            <w:r w:rsidRPr="0089635F">
              <w:rPr>
                <w:rFonts w:ascii="Times New Roman" w:hAnsi="Times New Roman" w:cs="Times New Roman"/>
                <w:noProof/>
                <w:webHidden/>
                <w:sz w:val="24"/>
                <w:szCs w:val="24"/>
              </w:rPr>
              <w:fldChar w:fldCharType="end"/>
            </w:r>
          </w:hyperlink>
        </w:p>
        <w:p w14:paraId="37541BCE" w14:textId="7A410D71"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17" w:history="1">
            <w:r w:rsidRPr="0089635F">
              <w:rPr>
                <w:rStyle w:val="Hipervnculo"/>
                <w:rFonts w:ascii="Times New Roman" w:hAnsi="Times New Roman" w:cs="Times New Roman"/>
                <w:noProof/>
                <w:sz w:val="24"/>
                <w:szCs w:val="24"/>
                <w:lang w:val="es-PE"/>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Calidad de Atención en Salud al Usuar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w:t>
            </w:r>
            <w:r w:rsidRPr="0089635F">
              <w:rPr>
                <w:rFonts w:ascii="Times New Roman" w:hAnsi="Times New Roman" w:cs="Times New Roman"/>
                <w:noProof/>
                <w:webHidden/>
                <w:sz w:val="24"/>
                <w:szCs w:val="24"/>
              </w:rPr>
              <w:fldChar w:fldCharType="end"/>
            </w:r>
          </w:hyperlink>
        </w:p>
        <w:p w14:paraId="30BB8F52" w14:textId="647E2F2E"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18" w:history="1">
            <w:r w:rsidRPr="0089635F">
              <w:rPr>
                <w:rStyle w:val="Hipervnculo"/>
                <w:rFonts w:ascii="Times New Roman" w:hAnsi="Times New Roman" w:cs="Times New Roman"/>
                <w:noProof/>
                <w:sz w:val="24"/>
                <w:szCs w:val="24"/>
                <w:lang w:val="es-PE"/>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Satisfacción del paciente e importancia de su monitore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6</w:t>
            </w:r>
            <w:r w:rsidRPr="0089635F">
              <w:rPr>
                <w:rFonts w:ascii="Times New Roman" w:hAnsi="Times New Roman" w:cs="Times New Roman"/>
                <w:noProof/>
                <w:webHidden/>
                <w:sz w:val="24"/>
                <w:szCs w:val="24"/>
              </w:rPr>
              <w:fldChar w:fldCharType="end"/>
            </w:r>
          </w:hyperlink>
        </w:p>
        <w:p w14:paraId="2675FC55" w14:textId="61C10B58"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19" w:history="1">
            <w:r w:rsidRPr="0089635F">
              <w:rPr>
                <w:rStyle w:val="Hipervnculo"/>
                <w:rFonts w:ascii="Times New Roman" w:hAnsi="Times New Roman" w:cs="Times New Roman"/>
                <w:noProof/>
                <w:sz w:val="24"/>
                <w:szCs w:val="24"/>
                <w:lang w:val="es-PE"/>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Formas de monitoreo en Perú y el Mund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1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6</w:t>
            </w:r>
            <w:r w:rsidRPr="0089635F">
              <w:rPr>
                <w:rFonts w:ascii="Times New Roman" w:hAnsi="Times New Roman" w:cs="Times New Roman"/>
                <w:noProof/>
                <w:webHidden/>
                <w:sz w:val="24"/>
                <w:szCs w:val="24"/>
              </w:rPr>
              <w:fldChar w:fldCharType="end"/>
            </w:r>
          </w:hyperlink>
        </w:p>
        <w:p w14:paraId="175DFD8E" w14:textId="46302B64"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0" w:history="1">
            <w:r w:rsidRPr="0089635F">
              <w:rPr>
                <w:rStyle w:val="Hipervnculo"/>
                <w:rFonts w:ascii="Times New Roman" w:hAnsi="Times New Roman" w:cs="Times New Roman"/>
                <w:noProof/>
                <w:sz w:val="24"/>
                <w:szCs w:val="24"/>
                <w:lang w:val="es-PE"/>
              </w:rPr>
              <w:t>4.</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Sistema de gestión de reclamos en el sector 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w:t>
            </w:r>
            <w:r w:rsidRPr="0089635F">
              <w:rPr>
                <w:rFonts w:ascii="Times New Roman" w:hAnsi="Times New Roman" w:cs="Times New Roman"/>
                <w:noProof/>
                <w:webHidden/>
                <w:sz w:val="24"/>
                <w:szCs w:val="24"/>
              </w:rPr>
              <w:fldChar w:fldCharType="end"/>
            </w:r>
          </w:hyperlink>
        </w:p>
        <w:p w14:paraId="0BD4FEAA" w14:textId="20FF2860"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21" w:history="1">
            <w:r w:rsidRPr="0089635F">
              <w:rPr>
                <w:rStyle w:val="Hipervnculo"/>
                <w:rFonts w:ascii="Times New Roman" w:hAnsi="Times New Roman" w:cs="Times New Roman"/>
                <w:noProof/>
                <w:sz w:val="24"/>
                <w:szCs w:val="24"/>
                <w:lang w:val="es-PE"/>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Diseño Centrado en el Usuario y su importancia en el sector 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3</w:t>
            </w:r>
            <w:r w:rsidRPr="0089635F">
              <w:rPr>
                <w:rFonts w:ascii="Times New Roman" w:hAnsi="Times New Roman" w:cs="Times New Roman"/>
                <w:noProof/>
                <w:webHidden/>
                <w:sz w:val="24"/>
                <w:szCs w:val="24"/>
              </w:rPr>
              <w:fldChar w:fldCharType="end"/>
            </w:r>
          </w:hyperlink>
        </w:p>
        <w:p w14:paraId="053A7D94" w14:textId="2AEAF1CE"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2" w:history="1">
            <w:r w:rsidRPr="0089635F">
              <w:rPr>
                <w:rStyle w:val="Hipervnculo"/>
                <w:rFonts w:ascii="Times New Roman" w:hAnsi="Times New Roman" w:cs="Times New Roman"/>
                <w:noProof/>
                <w:sz w:val="24"/>
                <w:szCs w:val="24"/>
                <w:lang w:val="es-PE"/>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Descripción e Importanci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3</w:t>
            </w:r>
            <w:r w:rsidRPr="0089635F">
              <w:rPr>
                <w:rFonts w:ascii="Times New Roman" w:hAnsi="Times New Roman" w:cs="Times New Roman"/>
                <w:noProof/>
                <w:webHidden/>
                <w:sz w:val="24"/>
                <w:szCs w:val="24"/>
              </w:rPr>
              <w:fldChar w:fldCharType="end"/>
            </w:r>
          </w:hyperlink>
        </w:p>
        <w:p w14:paraId="2FF044A0" w14:textId="106CBEFC"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3" w:history="1">
            <w:r w:rsidRPr="0089635F">
              <w:rPr>
                <w:rStyle w:val="Hipervnculo"/>
                <w:rFonts w:ascii="Times New Roman" w:hAnsi="Times New Roman" w:cs="Times New Roman"/>
                <w:noProof/>
                <w:sz w:val="24"/>
                <w:szCs w:val="24"/>
                <w:lang w:val="es-PE"/>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Metodología del diseño centrado en el usuar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5</w:t>
            </w:r>
            <w:r w:rsidRPr="0089635F">
              <w:rPr>
                <w:rFonts w:ascii="Times New Roman" w:hAnsi="Times New Roman" w:cs="Times New Roman"/>
                <w:noProof/>
                <w:webHidden/>
                <w:sz w:val="24"/>
                <w:szCs w:val="24"/>
              </w:rPr>
              <w:fldChar w:fldCharType="end"/>
            </w:r>
          </w:hyperlink>
        </w:p>
        <w:p w14:paraId="2F8567E5" w14:textId="43033164"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4" w:history="1">
            <w:r w:rsidRPr="0089635F">
              <w:rPr>
                <w:rStyle w:val="Hipervnculo"/>
                <w:rFonts w:ascii="Times New Roman" w:hAnsi="Times New Roman" w:cs="Times New Roman"/>
                <w:noProof/>
                <w:sz w:val="24"/>
                <w:szCs w:val="24"/>
                <w:lang w:val="es-PE"/>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Diseño centrado en el usuario en el sector salud: Importanci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8</w:t>
            </w:r>
            <w:r w:rsidRPr="0089635F">
              <w:rPr>
                <w:rFonts w:ascii="Times New Roman" w:hAnsi="Times New Roman" w:cs="Times New Roman"/>
                <w:noProof/>
                <w:webHidden/>
                <w:sz w:val="24"/>
                <w:szCs w:val="24"/>
              </w:rPr>
              <w:fldChar w:fldCharType="end"/>
            </w:r>
          </w:hyperlink>
        </w:p>
        <w:p w14:paraId="2BEF97C1" w14:textId="7FBEB8D5"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25" w:history="1">
            <w:r w:rsidRPr="0089635F">
              <w:rPr>
                <w:rStyle w:val="Hipervnculo"/>
                <w:rFonts w:ascii="Times New Roman" w:hAnsi="Times New Roman" w:cs="Times New Roman"/>
                <w:noProof/>
                <w:sz w:val="24"/>
                <w:szCs w:val="24"/>
                <w:lang w:val="es-PE"/>
              </w:rPr>
              <w:t>I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Caso: Superintendencia Nacional de Salud (SUSALUD) – Perú</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9</w:t>
            </w:r>
            <w:r w:rsidRPr="0089635F">
              <w:rPr>
                <w:rFonts w:ascii="Times New Roman" w:hAnsi="Times New Roman" w:cs="Times New Roman"/>
                <w:noProof/>
                <w:webHidden/>
                <w:sz w:val="24"/>
                <w:szCs w:val="24"/>
              </w:rPr>
              <w:fldChar w:fldCharType="end"/>
            </w:r>
          </w:hyperlink>
        </w:p>
        <w:p w14:paraId="219D9F9B" w14:textId="31B0AD5C"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6" w:history="1">
            <w:r w:rsidRPr="0089635F">
              <w:rPr>
                <w:rStyle w:val="Hipervnculo"/>
                <w:rFonts w:ascii="Times New Roman" w:hAnsi="Times New Roman" w:cs="Times New Roman"/>
                <w:noProof/>
                <w:sz w:val="24"/>
                <w:szCs w:val="24"/>
                <w:lang w:val="es-PE"/>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Descripció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9</w:t>
            </w:r>
            <w:r w:rsidRPr="0089635F">
              <w:rPr>
                <w:rFonts w:ascii="Times New Roman" w:hAnsi="Times New Roman" w:cs="Times New Roman"/>
                <w:noProof/>
                <w:webHidden/>
                <w:sz w:val="24"/>
                <w:szCs w:val="24"/>
              </w:rPr>
              <w:fldChar w:fldCharType="end"/>
            </w:r>
          </w:hyperlink>
        </w:p>
        <w:p w14:paraId="3700C4A4" w14:textId="002CACC9"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7" w:history="1">
            <w:r w:rsidRPr="0089635F">
              <w:rPr>
                <w:rStyle w:val="Hipervnculo"/>
                <w:rFonts w:ascii="Times New Roman" w:hAnsi="Times New Roman" w:cs="Times New Roman"/>
                <w:noProof/>
                <w:sz w:val="24"/>
                <w:szCs w:val="24"/>
                <w:lang w:val="es-PE"/>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Sistema de Solicitudes en Atención al Ciudadan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0</w:t>
            </w:r>
            <w:r w:rsidRPr="0089635F">
              <w:rPr>
                <w:rFonts w:ascii="Times New Roman" w:hAnsi="Times New Roman" w:cs="Times New Roman"/>
                <w:noProof/>
                <w:webHidden/>
                <w:sz w:val="24"/>
                <w:szCs w:val="24"/>
              </w:rPr>
              <w:fldChar w:fldCharType="end"/>
            </w:r>
          </w:hyperlink>
        </w:p>
        <w:p w14:paraId="33849E6C" w14:textId="622C07CE"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8" w:history="1">
            <w:r w:rsidRPr="0089635F">
              <w:rPr>
                <w:rStyle w:val="Hipervnculo"/>
                <w:rFonts w:ascii="Times New Roman" w:hAnsi="Times New Roman" w:cs="Times New Roman"/>
                <w:noProof/>
                <w:sz w:val="24"/>
                <w:szCs w:val="24"/>
                <w:lang w:val="es-PE"/>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Normativa vigente para el recojo y manejo de reclamos en el sector 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2</w:t>
            </w:r>
            <w:r w:rsidRPr="0089635F">
              <w:rPr>
                <w:rFonts w:ascii="Times New Roman" w:hAnsi="Times New Roman" w:cs="Times New Roman"/>
                <w:noProof/>
                <w:webHidden/>
                <w:sz w:val="24"/>
                <w:szCs w:val="24"/>
              </w:rPr>
              <w:fldChar w:fldCharType="end"/>
            </w:r>
          </w:hyperlink>
        </w:p>
        <w:p w14:paraId="01BE5CB8" w14:textId="055FB5C3"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29" w:history="1">
            <w:r w:rsidRPr="0089635F">
              <w:rPr>
                <w:rStyle w:val="Hipervnculo"/>
                <w:rFonts w:ascii="Times New Roman" w:hAnsi="Times New Roman" w:cs="Times New Roman"/>
                <w:noProof/>
                <w:sz w:val="24"/>
                <w:szCs w:val="24"/>
                <w:lang w:val="es-PE"/>
              </w:rPr>
              <w:t>4.</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Limitaciones del Sistema de Solicitudes en Atención al Ciudadan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2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4</w:t>
            </w:r>
            <w:r w:rsidRPr="0089635F">
              <w:rPr>
                <w:rFonts w:ascii="Times New Roman" w:hAnsi="Times New Roman" w:cs="Times New Roman"/>
                <w:noProof/>
                <w:webHidden/>
                <w:sz w:val="24"/>
                <w:szCs w:val="24"/>
              </w:rPr>
              <w:fldChar w:fldCharType="end"/>
            </w:r>
          </w:hyperlink>
        </w:p>
        <w:p w14:paraId="7EF7BD41" w14:textId="1CE78E33"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30" w:history="1">
            <w:r w:rsidRPr="0089635F">
              <w:rPr>
                <w:rStyle w:val="Hipervnculo"/>
                <w:rFonts w:ascii="Times New Roman" w:hAnsi="Times New Roman" w:cs="Times New Roman"/>
                <w:noProof/>
                <w:sz w:val="24"/>
                <w:szCs w:val="24"/>
                <w:lang w:val="es-PE"/>
              </w:rPr>
              <w:t>5.</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Oportunidades de Mejor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5</w:t>
            </w:r>
            <w:r w:rsidRPr="0089635F">
              <w:rPr>
                <w:rFonts w:ascii="Times New Roman" w:hAnsi="Times New Roman" w:cs="Times New Roman"/>
                <w:noProof/>
                <w:webHidden/>
                <w:sz w:val="24"/>
                <w:szCs w:val="24"/>
              </w:rPr>
              <w:fldChar w:fldCharType="end"/>
            </w:r>
          </w:hyperlink>
        </w:p>
        <w:p w14:paraId="01247296" w14:textId="0BE2A07F"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31" w:history="1">
            <w:r w:rsidRPr="0089635F">
              <w:rPr>
                <w:rStyle w:val="Hipervnculo"/>
                <w:rFonts w:ascii="Times New Roman" w:hAnsi="Times New Roman" w:cs="Times New Roman"/>
                <w:noProof/>
                <w:sz w:val="24"/>
                <w:szCs w:val="24"/>
                <w:lang w:val="es-PE"/>
              </w:rPr>
              <w:t>6.</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Diseño centrado en el usuario en el sector Salud en Perú</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6</w:t>
            </w:r>
            <w:r w:rsidRPr="0089635F">
              <w:rPr>
                <w:rFonts w:ascii="Times New Roman" w:hAnsi="Times New Roman" w:cs="Times New Roman"/>
                <w:noProof/>
                <w:webHidden/>
                <w:sz w:val="24"/>
                <w:szCs w:val="24"/>
              </w:rPr>
              <w:fldChar w:fldCharType="end"/>
            </w:r>
          </w:hyperlink>
        </w:p>
        <w:p w14:paraId="6E4C945E" w14:textId="3AFB9541"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32" w:history="1">
            <w:r w:rsidRPr="0089635F">
              <w:rPr>
                <w:rStyle w:val="Hipervnculo"/>
                <w:rFonts w:ascii="Times New Roman" w:hAnsi="Times New Roman" w:cs="Times New Roman"/>
                <w:noProof/>
                <w:sz w:val="24"/>
                <w:szCs w:val="24"/>
              </w:rPr>
              <w:t>Justificación del estud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28</w:t>
            </w:r>
            <w:r w:rsidRPr="0089635F">
              <w:rPr>
                <w:rFonts w:ascii="Times New Roman" w:hAnsi="Times New Roman" w:cs="Times New Roman"/>
                <w:noProof/>
                <w:webHidden/>
                <w:sz w:val="24"/>
                <w:szCs w:val="24"/>
              </w:rPr>
              <w:fldChar w:fldCharType="end"/>
            </w:r>
          </w:hyperlink>
        </w:p>
        <w:p w14:paraId="0AE4DCFA" w14:textId="3F2E4238"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33" w:history="1">
            <w:r w:rsidRPr="0089635F">
              <w:rPr>
                <w:rStyle w:val="Hipervnculo"/>
                <w:rFonts w:ascii="Times New Roman" w:hAnsi="Times New Roman" w:cs="Times New Roman"/>
                <w:noProof/>
                <w:sz w:val="24"/>
                <w:szCs w:val="24"/>
              </w:rPr>
              <w:t>Objetiv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0</w:t>
            </w:r>
            <w:r w:rsidRPr="0089635F">
              <w:rPr>
                <w:rFonts w:ascii="Times New Roman" w:hAnsi="Times New Roman" w:cs="Times New Roman"/>
                <w:noProof/>
                <w:webHidden/>
                <w:sz w:val="24"/>
                <w:szCs w:val="24"/>
              </w:rPr>
              <w:fldChar w:fldCharType="end"/>
            </w:r>
          </w:hyperlink>
        </w:p>
        <w:p w14:paraId="08FE2762" w14:textId="4F2C375F"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34"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Objetivo General</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0</w:t>
            </w:r>
            <w:r w:rsidRPr="0089635F">
              <w:rPr>
                <w:rFonts w:ascii="Times New Roman" w:hAnsi="Times New Roman" w:cs="Times New Roman"/>
                <w:noProof/>
                <w:webHidden/>
                <w:sz w:val="24"/>
                <w:szCs w:val="24"/>
              </w:rPr>
              <w:fldChar w:fldCharType="end"/>
            </w:r>
          </w:hyperlink>
        </w:p>
        <w:p w14:paraId="193995CC" w14:textId="0663558C"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35" w:history="1">
            <w:r w:rsidRPr="0089635F">
              <w:rPr>
                <w:rStyle w:val="Hipervnculo"/>
                <w:rFonts w:ascii="Times New Roman" w:hAnsi="Times New Roman" w:cs="Times New Roman"/>
                <w:noProof/>
                <w:sz w:val="24"/>
                <w:szCs w:val="24"/>
                <w:lang w:val="es-PE"/>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Objetivos Específic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0</w:t>
            </w:r>
            <w:r w:rsidRPr="0089635F">
              <w:rPr>
                <w:rFonts w:ascii="Times New Roman" w:hAnsi="Times New Roman" w:cs="Times New Roman"/>
                <w:noProof/>
                <w:webHidden/>
                <w:sz w:val="24"/>
                <w:szCs w:val="24"/>
              </w:rPr>
              <w:fldChar w:fldCharType="end"/>
            </w:r>
          </w:hyperlink>
        </w:p>
        <w:p w14:paraId="5134799E" w14:textId="794C4822"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36" w:history="1">
            <w:r w:rsidRPr="0089635F">
              <w:rPr>
                <w:rStyle w:val="Hipervnculo"/>
                <w:rFonts w:ascii="Times New Roman" w:hAnsi="Times New Roman" w:cs="Times New Roman"/>
                <w:noProof/>
                <w:sz w:val="24"/>
                <w:szCs w:val="24"/>
              </w:rPr>
              <w:t>Metodologí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1</w:t>
            </w:r>
            <w:r w:rsidRPr="0089635F">
              <w:rPr>
                <w:rFonts w:ascii="Times New Roman" w:hAnsi="Times New Roman" w:cs="Times New Roman"/>
                <w:noProof/>
                <w:webHidden/>
                <w:sz w:val="24"/>
                <w:szCs w:val="24"/>
              </w:rPr>
              <w:fldChar w:fldCharType="end"/>
            </w:r>
          </w:hyperlink>
        </w:p>
        <w:p w14:paraId="652A7950" w14:textId="5BEB47EB"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37"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Diseño del estud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1</w:t>
            </w:r>
            <w:r w:rsidRPr="0089635F">
              <w:rPr>
                <w:rFonts w:ascii="Times New Roman" w:hAnsi="Times New Roman" w:cs="Times New Roman"/>
                <w:noProof/>
                <w:webHidden/>
                <w:sz w:val="24"/>
                <w:szCs w:val="24"/>
              </w:rPr>
              <w:fldChar w:fldCharType="end"/>
            </w:r>
          </w:hyperlink>
        </w:p>
        <w:p w14:paraId="297CE6E1" w14:textId="35E15F59"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38" w:history="1">
            <w:r w:rsidRPr="0089635F">
              <w:rPr>
                <w:rStyle w:val="Hipervnculo"/>
                <w:rFonts w:ascii="Times New Roman" w:hAnsi="Times New Roman" w:cs="Times New Roman"/>
                <w:noProof/>
                <w:sz w:val="24"/>
                <w:szCs w:val="24"/>
                <w:lang w:val="es-PE"/>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Població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1</w:t>
            </w:r>
            <w:r w:rsidRPr="0089635F">
              <w:rPr>
                <w:rFonts w:ascii="Times New Roman" w:hAnsi="Times New Roman" w:cs="Times New Roman"/>
                <w:noProof/>
                <w:webHidden/>
                <w:sz w:val="24"/>
                <w:szCs w:val="24"/>
              </w:rPr>
              <w:fldChar w:fldCharType="end"/>
            </w:r>
          </w:hyperlink>
        </w:p>
        <w:p w14:paraId="37B20009" w14:textId="2EB4A25E"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39" w:history="1">
            <w:r w:rsidRPr="0089635F">
              <w:rPr>
                <w:rStyle w:val="Hipervnculo"/>
                <w:rFonts w:ascii="Times New Roman" w:hAnsi="Times New Roman" w:cs="Times New Roman"/>
                <w:noProof/>
                <w:sz w:val="24"/>
                <w:szCs w:val="24"/>
                <w:lang w:val="es-PE"/>
              </w:rPr>
              <w:t>I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Muestr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3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1</w:t>
            </w:r>
            <w:r w:rsidRPr="0089635F">
              <w:rPr>
                <w:rFonts w:ascii="Times New Roman" w:hAnsi="Times New Roman" w:cs="Times New Roman"/>
                <w:noProof/>
                <w:webHidden/>
                <w:sz w:val="24"/>
                <w:szCs w:val="24"/>
              </w:rPr>
              <w:fldChar w:fldCharType="end"/>
            </w:r>
          </w:hyperlink>
        </w:p>
        <w:p w14:paraId="42B818E2" w14:textId="2A1D319D"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40" w:history="1">
            <w:r w:rsidRPr="0089635F">
              <w:rPr>
                <w:rStyle w:val="Hipervnculo"/>
                <w:rFonts w:ascii="Times New Roman" w:hAnsi="Times New Roman" w:cs="Times New Roman"/>
                <w:noProof/>
                <w:sz w:val="24"/>
                <w:szCs w:val="24"/>
                <w:lang w:val="es-PE"/>
              </w:rPr>
              <w:t>IV.</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Operacionalización de variable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2</w:t>
            </w:r>
            <w:r w:rsidRPr="0089635F">
              <w:rPr>
                <w:rFonts w:ascii="Times New Roman" w:hAnsi="Times New Roman" w:cs="Times New Roman"/>
                <w:noProof/>
                <w:webHidden/>
                <w:sz w:val="24"/>
                <w:szCs w:val="24"/>
              </w:rPr>
              <w:fldChar w:fldCharType="end"/>
            </w:r>
          </w:hyperlink>
        </w:p>
        <w:p w14:paraId="2B9F781C" w14:textId="0FABB4B9"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41" w:history="1">
            <w:r w:rsidRPr="0089635F">
              <w:rPr>
                <w:rStyle w:val="Hipervnculo"/>
                <w:rFonts w:ascii="Times New Roman" w:hAnsi="Times New Roman" w:cs="Times New Roman"/>
                <w:noProof/>
                <w:sz w:val="24"/>
                <w:szCs w:val="24"/>
                <w:lang w:val="es-PE"/>
              </w:rPr>
              <w:t>V.</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Procedimientos y técnica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3</w:t>
            </w:r>
            <w:r w:rsidRPr="0089635F">
              <w:rPr>
                <w:rFonts w:ascii="Times New Roman" w:hAnsi="Times New Roman" w:cs="Times New Roman"/>
                <w:noProof/>
                <w:webHidden/>
                <w:sz w:val="24"/>
                <w:szCs w:val="24"/>
              </w:rPr>
              <w:fldChar w:fldCharType="end"/>
            </w:r>
          </w:hyperlink>
        </w:p>
        <w:p w14:paraId="1FCF9421" w14:textId="7B3A1ACD"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42" w:history="1">
            <w:r w:rsidRPr="0089635F">
              <w:rPr>
                <w:rStyle w:val="Hipervnculo"/>
                <w:rFonts w:ascii="Times New Roman" w:hAnsi="Times New Roman" w:cs="Times New Roman"/>
                <w:noProof/>
                <w:sz w:val="24"/>
                <w:szCs w:val="24"/>
                <w:lang w:val="es-PE"/>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Investigación de usuari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3</w:t>
            </w:r>
            <w:r w:rsidRPr="0089635F">
              <w:rPr>
                <w:rFonts w:ascii="Times New Roman" w:hAnsi="Times New Roman" w:cs="Times New Roman"/>
                <w:noProof/>
                <w:webHidden/>
                <w:sz w:val="24"/>
                <w:szCs w:val="24"/>
              </w:rPr>
              <w:fldChar w:fldCharType="end"/>
            </w:r>
          </w:hyperlink>
        </w:p>
        <w:p w14:paraId="7972742D" w14:textId="7F176857"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43" w:history="1">
            <w:r w:rsidRPr="0089635F">
              <w:rPr>
                <w:rStyle w:val="Hipervnculo"/>
                <w:rFonts w:ascii="Times New Roman" w:hAnsi="Times New Roman" w:cs="Times New Roman"/>
                <w:noProof/>
                <w:sz w:val="24"/>
                <w:szCs w:val="24"/>
                <w:lang w:val="es-PE"/>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Diseño y Prototipad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4</w:t>
            </w:r>
            <w:r w:rsidRPr="0089635F">
              <w:rPr>
                <w:rFonts w:ascii="Times New Roman" w:hAnsi="Times New Roman" w:cs="Times New Roman"/>
                <w:noProof/>
                <w:webHidden/>
                <w:sz w:val="24"/>
                <w:szCs w:val="24"/>
              </w:rPr>
              <w:fldChar w:fldCharType="end"/>
            </w:r>
          </w:hyperlink>
        </w:p>
        <w:p w14:paraId="36DFD969" w14:textId="3D210D51"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44" w:history="1">
            <w:r w:rsidRPr="0089635F">
              <w:rPr>
                <w:rStyle w:val="Hipervnculo"/>
                <w:rFonts w:ascii="Times New Roman" w:hAnsi="Times New Roman" w:cs="Times New Roman"/>
                <w:noProof/>
                <w:sz w:val="24"/>
                <w:szCs w:val="24"/>
                <w:lang w:val="es-PE"/>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val="es-PE"/>
              </w:rPr>
              <w:t>Pruebas de Usuar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5</w:t>
            </w:r>
            <w:r w:rsidRPr="0089635F">
              <w:rPr>
                <w:rFonts w:ascii="Times New Roman" w:hAnsi="Times New Roman" w:cs="Times New Roman"/>
                <w:noProof/>
                <w:webHidden/>
                <w:sz w:val="24"/>
                <w:szCs w:val="24"/>
              </w:rPr>
              <w:fldChar w:fldCharType="end"/>
            </w:r>
          </w:hyperlink>
        </w:p>
        <w:p w14:paraId="44A45CBF" w14:textId="705C87AC"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45" w:history="1">
            <w:r w:rsidRPr="0089635F">
              <w:rPr>
                <w:rStyle w:val="Hipervnculo"/>
                <w:rFonts w:ascii="Times New Roman" w:hAnsi="Times New Roman" w:cs="Times New Roman"/>
                <w:noProof/>
                <w:sz w:val="24"/>
                <w:szCs w:val="24"/>
                <w:lang w:val="es-PE"/>
              </w:rPr>
              <w:t>V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Consideraciones ética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6</w:t>
            </w:r>
            <w:r w:rsidRPr="0089635F">
              <w:rPr>
                <w:rFonts w:ascii="Times New Roman" w:hAnsi="Times New Roman" w:cs="Times New Roman"/>
                <w:noProof/>
                <w:webHidden/>
                <w:sz w:val="24"/>
                <w:szCs w:val="24"/>
              </w:rPr>
              <w:fldChar w:fldCharType="end"/>
            </w:r>
          </w:hyperlink>
        </w:p>
        <w:p w14:paraId="7086EFCA" w14:textId="171A1BAA"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46" w:history="1">
            <w:r w:rsidRPr="0089635F">
              <w:rPr>
                <w:rStyle w:val="Hipervnculo"/>
                <w:rFonts w:ascii="Times New Roman" w:hAnsi="Times New Roman" w:cs="Times New Roman"/>
                <w:noProof/>
                <w:sz w:val="24"/>
                <w:szCs w:val="24"/>
                <w:lang w:val="es-PE"/>
              </w:rPr>
              <w:t>V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Análisi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7</w:t>
            </w:r>
            <w:r w:rsidRPr="0089635F">
              <w:rPr>
                <w:rFonts w:ascii="Times New Roman" w:hAnsi="Times New Roman" w:cs="Times New Roman"/>
                <w:noProof/>
                <w:webHidden/>
                <w:sz w:val="24"/>
                <w:szCs w:val="24"/>
              </w:rPr>
              <w:fldChar w:fldCharType="end"/>
            </w:r>
          </w:hyperlink>
        </w:p>
        <w:p w14:paraId="03AA0183" w14:textId="2E7C17A2"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47" w:history="1">
            <w:r w:rsidRPr="0089635F">
              <w:rPr>
                <w:rStyle w:val="Hipervnculo"/>
                <w:rFonts w:ascii="Times New Roman" w:hAnsi="Times New Roman" w:cs="Times New Roman"/>
                <w:noProof/>
                <w:sz w:val="24"/>
                <w:szCs w:val="24"/>
              </w:rPr>
              <w:t>Resultad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8</w:t>
            </w:r>
            <w:r w:rsidRPr="0089635F">
              <w:rPr>
                <w:rFonts w:ascii="Times New Roman" w:hAnsi="Times New Roman" w:cs="Times New Roman"/>
                <w:noProof/>
                <w:webHidden/>
                <w:sz w:val="24"/>
                <w:szCs w:val="24"/>
              </w:rPr>
              <w:fldChar w:fldCharType="end"/>
            </w:r>
          </w:hyperlink>
        </w:p>
        <w:p w14:paraId="2C08AC13" w14:textId="3313F69D"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48"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Fase Exploratori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8</w:t>
            </w:r>
            <w:r w:rsidRPr="0089635F">
              <w:rPr>
                <w:rFonts w:ascii="Times New Roman" w:hAnsi="Times New Roman" w:cs="Times New Roman"/>
                <w:noProof/>
                <w:webHidden/>
                <w:sz w:val="24"/>
                <w:szCs w:val="24"/>
              </w:rPr>
              <w:fldChar w:fldCharType="end"/>
            </w:r>
          </w:hyperlink>
        </w:p>
        <w:p w14:paraId="63BE1231" w14:textId="70ECCD2C"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49" w:history="1">
            <w:r w:rsidRPr="0089635F">
              <w:rPr>
                <w:rStyle w:val="Hipervnculo"/>
                <w:rFonts w:ascii="Times New Roman" w:hAnsi="Times New Roman" w:cs="Times New Roman"/>
                <w:noProof/>
                <w:sz w:val="24"/>
                <w:szCs w:val="24"/>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Percepción de los reclam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4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39</w:t>
            </w:r>
            <w:r w:rsidRPr="0089635F">
              <w:rPr>
                <w:rFonts w:ascii="Times New Roman" w:hAnsi="Times New Roman" w:cs="Times New Roman"/>
                <w:noProof/>
                <w:webHidden/>
                <w:sz w:val="24"/>
                <w:szCs w:val="24"/>
              </w:rPr>
              <w:fldChar w:fldCharType="end"/>
            </w:r>
          </w:hyperlink>
        </w:p>
        <w:p w14:paraId="0DCCD1F9" w14:textId="4BCD1C9E"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0" w:history="1">
            <w:r w:rsidRPr="0089635F">
              <w:rPr>
                <w:rStyle w:val="Hipervnculo"/>
                <w:rFonts w:ascii="Times New Roman" w:hAnsi="Times New Roman" w:cs="Times New Roman"/>
                <w:noProof/>
                <w:sz w:val="24"/>
                <w:szCs w:val="24"/>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Rol de los reclamos y manejo de informació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43</w:t>
            </w:r>
            <w:r w:rsidRPr="0089635F">
              <w:rPr>
                <w:rFonts w:ascii="Times New Roman" w:hAnsi="Times New Roman" w:cs="Times New Roman"/>
                <w:noProof/>
                <w:webHidden/>
                <w:sz w:val="24"/>
                <w:szCs w:val="24"/>
              </w:rPr>
              <w:fldChar w:fldCharType="end"/>
            </w:r>
          </w:hyperlink>
        </w:p>
        <w:p w14:paraId="059FEDB7" w14:textId="69DEF1AC"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1" w:history="1">
            <w:r w:rsidRPr="0089635F">
              <w:rPr>
                <w:rStyle w:val="Hipervnculo"/>
                <w:rFonts w:ascii="Times New Roman" w:hAnsi="Times New Roman" w:cs="Times New Roman"/>
                <w:noProof/>
                <w:sz w:val="24"/>
                <w:szCs w:val="24"/>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Herramienta Informátic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47</w:t>
            </w:r>
            <w:r w:rsidRPr="0089635F">
              <w:rPr>
                <w:rFonts w:ascii="Times New Roman" w:hAnsi="Times New Roman" w:cs="Times New Roman"/>
                <w:noProof/>
                <w:webHidden/>
                <w:sz w:val="24"/>
                <w:szCs w:val="24"/>
              </w:rPr>
              <w:fldChar w:fldCharType="end"/>
            </w:r>
          </w:hyperlink>
        </w:p>
        <w:p w14:paraId="636F380E" w14:textId="79A96D25"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2" w:history="1">
            <w:r w:rsidRPr="0089635F">
              <w:rPr>
                <w:rStyle w:val="Hipervnculo"/>
                <w:rFonts w:ascii="Times New Roman" w:hAnsi="Times New Roman" w:cs="Times New Roman"/>
                <w:noProof/>
                <w:sz w:val="24"/>
                <w:szCs w:val="24"/>
              </w:rPr>
              <w:t>4.</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Adicionales mencionados por los entrevistad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0</w:t>
            </w:r>
            <w:r w:rsidRPr="0089635F">
              <w:rPr>
                <w:rFonts w:ascii="Times New Roman" w:hAnsi="Times New Roman" w:cs="Times New Roman"/>
                <w:noProof/>
                <w:webHidden/>
                <w:sz w:val="24"/>
                <w:szCs w:val="24"/>
              </w:rPr>
              <w:fldChar w:fldCharType="end"/>
            </w:r>
          </w:hyperlink>
        </w:p>
        <w:p w14:paraId="3CC6623A" w14:textId="21E196FE"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3" w:history="1">
            <w:r w:rsidRPr="0089635F">
              <w:rPr>
                <w:rStyle w:val="Hipervnculo"/>
                <w:rFonts w:ascii="Times New Roman" w:hAnsi="Times New Roman" w:cs="Times New Roman"/>
                <w:noProof/>
                <w:sz w:val="24"/>
                <w:szCs w:val="24"/>
              </w:rPr>
              <w:t>5.</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Tablas de hallazgos resaltante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2</w:t>
            </w:r>
            <w:r w:rsidRPr="0089635F">
              <w:rPr>
                <w:rFonts w:ascii="Times New Roman" w:hAnsi="Times New Roman" w:cs="Times New Roman"/>
                <w:noProof/>
                <w:webHidden/>
                <w:sz w:val="24"/>
                <w:szCs w:val="24"/>
              </w:rPr>
              <w:fldChar w:fldCharType="end"/>
            </w:r>
          </w:hyperlink>
        </w:p>
        <w:p w14:paraId="21B32F8D" w14:textId="4DA48736"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4" w:history="1">
            <w:r w:rsidRPr="0089635F">
              <w:rPr>
                <w:rStyle w:val="Hipervnculo"/>
                <w:rFonts w:ascii="Times New Roman" w:hAnsi="Times New Roman" w:cs="Times New Roman"/>
                <w:noProof/>
                <w:sz w:val="24"/>
                <w:szCs w:val="24"/>
              </w:rPr>
              <w:t>6.</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Tabla de requerimient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57</w:t>
            </w:r>
            <w:r w:rsidRPr="0089635F">
              <w:rPr>
                <w:rFonts w:ascii="Times New Roman" w:hAnsi="Times New Roman" w:cs="Times New Roman"/>
                <w:noProof/>
                <w:webHidden/>
                <w:sz w:val="24"/>
                <w:szCs w:val="24"/>
              </w:rPr>
              <w:fldChar w:fldCharType="end"/>
            </w:r>
          </w:hyperlink>
        </w:p>
        <w:p w14:paraId="7233FDF3" w14:textId="27BF1C3F"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5" w:history="1">
            <w:r w:rsidRPr="0089635F">
              <w:rPr>
                <w:rStyle w:val="Hipervnculo"/>
                <w:rFonts w:ascii="Times New Roman" w:hAnsi="Times New Roman" w:cs="Times New Roman"/>
                <w:noProof/>
                <w:sz w:val="24"/>
                <w:szCs w:val="24"/>
              </w:rPr>
              <w:t>7.</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Reclasificación de la Tabla de Clasificación de Reclam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65</w:t>
            </w:r>
            <w:r w:rsidRPr="0089635F">
              <w:rPr>
                <w:rFonts w:ascii="Times New Roman" w:hAnsi="Times New Roman" w:cs="Times New Roman"/>
                <w:noProof/>
                <w:webHidden/>
                <w:sz w:val="24"/>
                <w:szCs w:val="24"/>
              </w:rPr>
              <w:fldChar w:fldCharType="end"/>
            </w:r>
          </w:hyperlink>
        </w:p>
        <w:p w14:paraId="4FA2494A" w14:textId="416BB7B7"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56" w:history="1">
            <w:r w:rsidRPr="0089635F">
              <w:rPr>
                <w:rStyle w:val="Hipervnculo"/>
                <w:rFonts w:ascii="Times New Roman" w:hAnsi="Times New Roman" w:cs="Times New Roman"/>
                <w:noProof/>
                <w:sz w:val="24"/>
                <w:szCs w:val="24"/>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rPr>
              <w:t>Fase de Diseñ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69</w:t>
            </w:r>
            <w:r w:rsidRPr="0089635F">
              <w:rPr>
                <w:rFonts w:ascii="Times New Roman" w:hAnsi="Times New Roman" w:cs="Times New Roman"/>
                <w:noProof/>
                <w:webHidden/>
                <w:sz w:val="24"/>
                <w:szCs w:val="24"/>
              </w:rPr>
              <w:fldChar w:fldCharType="end"/>
            </w:r>
          </w:hyperlink>
        </w:p>
        <w:p w14:paraId="1FE27905" w14:textId="74C4C2EB"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57" w:history="1">
            <w:r w:rsidRPr="0089635F">
              <w:rPr>
                <w:rStyle w:val="Hipervnculo"/>
                <w:rFonts w:ascii="Times New Roman" w:hAnsi="Times New Roman" w:cs="Times New Roman"/>
                <w:noProof/>
                <w:sz w:val="24"/>
                <w:szCs w:val="24"/>
                <w:lang w:val="es-PE"/>
              </w:rPr>
              <w:t>I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Fase de Prueba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74</w:t>
            </w:r>
            <w:r w:rsidRPr="0089635F">
              <w:rPr>
                <w:rFonts w:ascii="Times New Roman" w:hAnsi="Times New Roman" w:cs="Times New Roman"/>
                <w:noProof/>
                <w:webHidden/>
                <w:sz w:val="24"/>
                <w:szCs w:val="24"/>
              </w:rPr>
              <w:fldChar w:fldCharType="end"/>
            </w:r>
          </w:hyperlink>
        </w:p>
        <w:p w14:paraId="4E498630" w14:textId="3C383611"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8" w:history="1">
            <w:r w:rsidRPr="0089635F">
              <w:rPr>
                <w:rStyle w:val="Hipervnculo"/>
                <w:rFonts w:ascii="Times New Roman" w:hAnsi="Times New Roman" w:cs="Times New Roman"/>
                <w:noProof/>
                <w:sz w:val="24"/>
                <w:szCs w:val="24"/>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Personal de SU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81</w:t>
            </w:r>
            <w:r w:rsidRPr="0089635F">
              <w:rPr>
                <w:rFonts w:ascii="Times New Roman" w:hAnsi="Times New Roman" w:cs="Times New Roman"/>
                <w:noProof/>
                <w:webHidden/>
                <w:sz w:val="24"/>
                <w:szCs w:val="24"/>
              </w:rPr>
              <w:fldChar w:fldCharType="end"/>
            </w:r>
          </w:hyperlink>
        </w:p>
        <w:p w14:paraId="75ADC350" w14:textId="6E96DBF8"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59" w:history="1">
            <w:r w:rsidRPr="0089635F">
              <w:rPr>
                <w:rStyle w:val="Hipervnculo"/>
                <w:rFonts w:ascii="Times New Roman" w:hAnsi="Times New Roman" w:cs="Times New Roman"/>
                <w:noProof/>
                <w:sz w:val="24"/>
                <w:szCs w:val="24"/>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Gestores de IPRES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5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81</w:t>
            </w:r>
            <w:r w:rsidRPr="0089635F">
              <w:rPr>
                <w:rFonts w:ascii="Times New Roman" w:hAnsi="Times New Roman" w:cs="Times New Roman"/>
                <w:noProof/>
                <w:webHidden/>
                <w:sz w:val="24"/>
                <w:szCs w:val="24"/>
              </w:rPr>
              <w:fldChar w:fldCharType="end"/>
            </w:r>
          </w:hyperlink>
        </w:p>
        <w:p w14:paraId="262AD923" w14:textId="6F0C1B2A"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60" w:history="1">
            <w:r w:rsidRPr="0089635F">
              <w:rPr>
                <w:rStyle w:val="Hipervnculo"/>
                <w:rFonts w:ascii="Times New Roman" w:hAnsi="Times New Roman" w:cs="Times New Roman"/>
                <w:noProof/>
                <w:sz w:val="24"/>
                <w:szCs w:val="24"/>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rPr>
              <w:t>Ciudadan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82</w:t>
            </w:r>
            <w:r w:rsidRPr="0089635F">
              <w:rPr>
                <w:rFonts w:ascii="Times New Roman" w:hAnsi="Times New Roman" w:cs="Times New Roman"/>
                <w:noProof/>
                <w:webHidden/>
                <w:sz w:val="24"/>
                <w:szCs w:val="24"/>
              </w:rPr>
              <w:fldChar w:fldCharType="end"/>
            </w:r>
          </w:hyperlink>
        </w:p>
        <w:p w14:paraId="54D8DDF8" w14:textId="63F61FAE"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61" w:history="1">
            <w:r w:rsidRPr="0089635F">
              <w:rPr>
                <w:rStyle w:val="Hipervnculo"/>
                <w:rFonts w:ascii="Times New Roman" w:hAnsi="Times New Roman" w:cs="Times New Roman"/>
                <w:noProof/>
                <w:sz w:val="24"/>
                <w:szCs w:val="24"/>
              </w:rPr>
              <w:t>Discusión</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85</w:t>
            </w:r>
            <w:r w:rsidRPr="0089635F">
              <w:rPr>
                <w:rFonts w:ascii="Times New Roman" w:hAnsi="Times New Roman" w:cs="Times New Roman"/>
                <w:noProof/>
                <w:webHidden/>
                <w:sz w:val="24"/>
                <w:szCs w:val="24"/>
              </w:rPr>
              <w:fldChar w:fldCharType="end"/>
            </w:r>
          </w:hyperlink>
        </w:p>
        <w:p w14:paraId="1EC84D29" w14:textId="1C3D3FD7"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62"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De los hallazgos en la fase exploratori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1</w:t>
            </w:r>
            <w:r w:rsidRPr="0089635F">
              <w:rPr>
                <w:rFonts w:ascii="Times New Roman" w:hAnsi="Times New Roman" w:cs="Times New Roman"/>
                <w:noProof/>
                <w:webHidden/>
                <w:sz w:val="24"/>
                <w:szCs w:val="24"/>
              </w:rPr>
              <w:fldChar w:fldCharType="end"/>
            </w:r>
          </w:hyperlink>
        </w:p>
        <w:p w14:paraId="0544DE1D" w14:textId="5DA98194"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63" w:history="1">
            <w:r w:rsidRPr="0089635F">
              <w:rPr>
                <w:rStyle w:val="Hipervnculo"/>
                <w:rFonts w:ascii="Times New Roman" w:hAnsi="Times New Roman" w:cs="Times New Roman"/>
                <w:noProof/>
                <w:sz w:val="24"/>
                <w:szCs w:val="24"/>
                <w:lang w:val="es-PE"/>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De los hallazgos de la fase de prueba</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5</w:t>
            </w:r>
            <w:r w:rsidRPr="0089635F">
              <w:rPr>
                <w:rFonts w:ascii="Times New Roman" w:hAnsi="Times New Roman" w:cs="Times New Roman"/>
                <w:noProof/>
                <w:webHidden/>
                <w:sz w:val="24"/>
                <w:szCs w:val="24"/>
              </w:rPr>
              <w:fldChar w:fldCharType="end"/>
            </w:r>
          </w:hyperlink>
        </w:p>
        <w:p w14:paraId="3E09A533" w14:textId="7E879C7F"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64" w:history="1">
            <w:r w:rsidRPr="0089635F">
              <w:rPr>
                <w:rStyle w:val="Hipervnculo"/>
                <w:rFonts w:ascii="Times New Roman" w:hAnsi="Times New Roman" w:cs="Times New Roman"/>
                <w:noProof/>
                <w:sz w:val="24"/>
                <w:szCs w:val="24"/>
              </w:rPr>
              <w:t>I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rPr>
              <w:t>Limitacione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6</w:t>
            </w:r>
            <w:r w:rsidRPr="0089635F">
              <w:rPr>
                <w:rFonts w:ascii="Times New Roman" w:hAnsi="Times New Roman" w:cs="Times New Roman"/>
                <w:noProof/>
                <w:webHidden/>
                <w:sz w:val="24"/>
                <w:szCs w:val="24"/>
              </w:rPr>
              <w:fldChar w:fldCharType="end"/>
            </w:r>
          </w:hyperlink>
        </w:p>
        <w:p w14:paraId="131364E1" w14:textId="5EE12872"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65" w:history="1">
            <w:r w:rsidRPr="0089635F">
              <w:rPr>
                <w:rStyle w:val="Hipervnculo"/>
                <w:rFonts w:ascii="Times New Roman" w:hAnsi="Times New Roman" w:cs="Times New Roman"/>
                <w:noProof/>
                <w:sz w:val="24"/>
                <w:szCs w:val="24"/>
              </w:rPr>
              <w:t>Conclusione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8</w:t>
            </w:r>
            <w:r w:rsidRPr="0089635F">
              <w:rPr>
                <w:rFonts w:ascii="Times New Roman" w:hAnsi="Times New Roman" w:cs="Times New Roman"/>
                <w:noProof/>
                <w:webHidden/>
                <w:sz w:val="24"/>
                <w:szCs w:val="24"/>
              </w:rPr>
              <w:fldChar w:fldCharType="end"/>
            </w:r>
          </w:hyperlink>
        </w:p>
        <w:p w14:paraId="6A11CCEC" w14:textId="56028AA3"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66" w:history="1">
            <w:r w:rsidRPr="0089635F">
              <w:rPr>
                <w:rStyle w:val="Hipervnculo"/>
                <w:rFonts w:ascii="Times New Roman" w:hAnsi="Times New Roman" w:cs="Times New Roman"/>
                <w:noProof/>
                <w:sz w:val="24"/>
                <w:szCs w:val="24"/>
              </w:rPr>
              <w:t>Recomendacione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99</w:t>
            </w:r>
            <w:r w:rsidRPr="0089635F">
              <w:rPr>
                <w:rFonts w:ascii="Times New Roman" w:hAnsi="Times New Roman" w:cs="Times New Roman"/>
                <w:noProof/>
                <w:webHidden/>
                <w:sz w:val="24"/>
                <w:szCs w:val="24"/>
              </w:rPr>
              <w:fldChar w:fldCharType="end"/>
            </w:r>
          </w:hyperlink>
        </w:p>
        <w:p w14:paraId="47EF7AFC" w14:textId="4DFFAE23"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67" w:history="1">
            <w:r w:rsidRPr="0089635F">
              <w:rPr>
                <w:rStyle w:val="Hipervnculo"/>
                <w:rFonts w:ascii="Times New Roman" w:hAnsi="Times New Roman" w:cs="Times New Roman"/>
                <w:noProof/>
                <w:sz w:val="24"/>
                <w:szCs w:val="24"/>
              </w:rPr>
              <w:t>Referencias bibliográfica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01</w:t>
            </w:r>
            <w:r w:rsidRPr="0089635F">
              <w:rPr>
                <w:rFonts w:ascii="Times New Roman" w:hAnsi="Times New Roman" w:cs="Times New Roman"/>
                <w:noProof/>
                <w:webHidden/>
                <w:sz w:val="24"/>
                <w:szCs w:val="24"/>
              </w:rPr>
              <w:fldChar w:fldCharType="end"/>
            </w:r>
          </w:hyperlink>
        </w:p>
        <w:p w14:paraId="494DFC0C" w14:textId="4D46499F" w:rsidR="0089635F" w:rsidRPr="0089635F" w:rsidRDefault="0089635F">
          <w:pPr>
            <w:pStyle w:val="TDC1"/>
            <w:rPr>
              <w:rFonts w:ascii="Times New Roman" w:eastAsiaTheme="minorEastAsia" w:hAnsi="Times New Roman" w:cs="Times New Roman"/>
              <w:b w:val="0"/>
              <w:bCs w:val="0"/>
              <w:caps w:val="0"/>
              <w:noProof/>
              <w:sz w:val="24"/>
              <w:szCs w:val="24"/>
              <w:lang w:val="es-PE" w:eastAsia="es-PE"/>
            </w:rPr>
          </w:pPr>
          <w:hyperlink w:anchor="_Toc517796568" w:history="1">
            <w:r w:rsidRPr="0089635F">
              <w:rPr>
                <w:rStyle w:val="Hipervnculo"/>
                <w:rFonts w:ascii="Times New Roman" w:hAnsi="Times New Roman" w:cs="Times New Roman"/>
                <w:noProof/>
                <w:sz w:val="24"/>
                <w:szCs w:val="24"/>
              </w:rPr>
              <w:t>Anex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8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07</w:t>
            </w:r>
            <w:r w:rsidRPr="0089635F">
              <w:rPr>
                <w:rFonts w:ascii="Times New Roman" w:hAnsi="Times New Roman" w:cs="Times New Roman"/>
                <w:noProof/>
                <w:webHidden/>
                <w:sz w:val="24"/>
                <w:szCs w:val="24"/>
              </w:rPr>
              <w:fldChar w:fldCharType="end"/>
            </w:r>
          </w:hyperlink>
        </w:p>
        <w:p w14:paraId="4FCB44C8" w14:textId="07071A91"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69" w:history="1">
            <w:r w:rsidRPr="0089635F">
              <w:rPr>
                <w:rStyle w:val="Hipervnculo"/>
                <w:rFonts w:ascii="Times New Roman" w:hAnsi="Times New Roman" w:cs="Times New Roman"/>
                <w:noProof/>
                <w:sz w:val="24"/>
                <w:szCs w:val="24"/>
                <w:lang w:val="es-PE"/>
              </w:rPr>
              <w:t>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Anexo 1: Consentimiento Informado del usuario final para realizar entrevistas a profundida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69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07</w:t>
            </w:r>
            <w:r w:rsidRPr="0089635F">
              <w:rPr>
                <w:rFonts w:ascii="Times New Roman" w:hAnsi="Times New Roman" w:cs="Times New Roman"/>
                <w:noProof/>
                <w:webHidden/>
                <w:sz w:val="24"/>
                <w:szCs w:val="24"/>
              </w:rPr>
              <w:fldChar w:fldCharType="end"/>
            </w:r>
          </w:hyperlink>
        </w:p>
        <w:p w14:paraId="441A8020" w14:textId="5995894A"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70" w:history="1">
            <w:r w:rsidRPr="0089635F">
              <w:rPr>
                <w:rStyle w:val="Hipervnculo"/>
                <w:rFonts w:ascii="Times New Roman" w:hAnsi="Times New Roman" w:cs="Times New Roman"/>
                <w:noProof/>
                <w:sz w:val="24"/>
                <w:szCs w:val="24"/>
                <w:lang w:val="es-PE"/>
              </w:rPr>
              <w:t>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Anexo 2: Guí</w:t>
            </w:r>
            <w:r w:rsidRPr="0089635F">
              <w:rPr>
                <w:rStyle w:val="Hipervnculo"/>
                <w:rFonts w:ascii="Times New Roman" w:hAnsi="Times New Roman" w:cs="Times New Roman"/>
                <w:noProof/>
                <w:sz w:val="24"/>
                <w:szCs w:val="24"/>
                <w:lang w:val="es-PE"/>
              </w:rPr>
              <w:t>a</w:t>
            </w:r>
            <w:r w:rsidRPr="0089635F">
              <w:rPr>
                <w:rStyle w:val="Hipervnculo"/>
                <w:rFonts w:ascii="Times New Roman" w:hAnsi="Times New Roman" w:cs="Times New Roman"/>
                <w:noProof/>
                <w:sz w:val="24"/>
                <w:szCs w:val="24"/>
                <w:lang w:val="es-PE"/>
              </w:rPr>
              <w:t xml:space="preserve"> Semi-Estructurada de Entrevista a Profundidad para usuarios finales Nº1</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0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0</w:t>
            </w:r>
            <w:r w:rsidRPr="0089635F">
              <w:rPr>
                <w:rFonts w:ascii="Times New Roman" w:hAnsi="Times New Roman" w:cs="Times New Roman"/>
                <w:noProof/>
                <w:webHidden/>
                <w:sz w:val="24"/>
                <w:szCs w:val="24"/>
              </w:rPr>
              <w:fldChar w:fldCharType="end"/>
            </w:r>
          </w:hyperlink>
        </w:p>
        <w:p w14:paraId="47B232CD" w14:textId="23BB0A07"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71" w:history="1">
            <w:r w:rsidRPr="0089635F">
              <w:rPr>
                <w:rStyle w:val="Hipervnculo"/>
                <w:rFonts w:ascii="Times New Roman" w:hAnsi="Times New Roman" w:cs="Times New Roman"/>
                <w:noProof/>
                <w:sz w:val="24"/>
                <w:szCs w:val="24"/>
                <w:lang w:val="es-PE"/>
              </w:rPr>
              <w:t>II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Anexo 3: Guía Estructurada de Entrevista a Profundidad para usuarios finales Nº2</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1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2</w:t>
            </w:r>
            <w:r w:rsidRPr="0089635F">
              <w:rPr>
                <w:rFonts w:ascii="Times New Roman" w:hAnsi="Times New Roman" w:cs="Times New Roman"/>
                <w:noProof/>
                <w:webHidden/>
                <w:sz w:val="24"/>
                <w:szCs w:val="24"/>
              </w:rPr>
              <w:fldChar w:fldCharType="end"/>
            </w:r>
          </w:hyperlink>
        </w:p>
        <w:p w14:paraId="1A53C0E3" w14:textId="3327EE17"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72" w:history="1">
            <w:r w:rsidRPr="0089635F">
              <w:rPr>
                <w:rStyle w:val="Hipervnculo"/>
                <w:rFonts w:ascii="Times New Roman" w:hAnsi="Times New Roman" w:cs="Times New Roman"/>
                <w:noProof/>
                <w:sz w:val="24"/>
                <w:szCs w:val="24"/>
                <w:lang w:val="es-PE"/>
              </w:rPr>
              <w:t>IV.</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2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4</w:t>
            </w:r>
            <w:r w:rsidRPr="0089635F">
              <w:rPr>
                <w:rFonts w:ascii="Times New Roman" w:hAnsi="Times New Roman" w:cs="Times New Roman"/>
                <w:noProof/>
                <w:webHidden/>
                <w:sz w:val="24"/>
                <w:szCs w:val="24"/>
              </w:rPr>
              <w:fldChar w:fldCharType="end"/>
            </w:r>
          </w:hyperlink>
        </w:p>
        <w:p w14:paraId="1A1B72D9" w14:textId="2A6E2C71"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73" w:history="1">
            <w:r w:rsidRPr="0089635F">
              <w:rPr>
                <w:rStyle w:val="Hipervnculo"/>
                <w:rFonts w:ascii="Times New Roman" w:hAnsi="Times New Roman" w:cs="Times New Roman"/>
                <w:noProof/>
                <w:sz w:val="24"/>
                <w:szCs w:val="24"/>
              </w:rPr>
              <w:t>V.</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hAnsi="Times New Roman" w:cs="Times New Roman"/>
                <w:noProof/>
                <w:sz w:val="24"/>
                <w:szCs w:val="24"/>
              </w:rPr>
              <w:t xml:space="preserve">Anexo 5. Muestra de </w:t>
            </w:r>
            <w:r w:rsidRPr="0089635F">
              <w:rPr>
                <w:rStyle w:val="Hipervnculo"/>
                <w:rFonts w:ascii="Times New Roman" w:hAnsi="Times New Roman" w:cs="Times New Roman"/>
                <w:noProof/>
                <w:sz w:val="24"/>
                <w:szCs w:val="24"/>
                <w:lang w:val="es-PE"/>
              </w:rPr>
              <w:t>Wireframes</w:t>
            </w:r>
            <w:r w:rsidRPr="0089635F">
              <w:rPr>
                <w:rStyle w:val="Hipervnculo"/>
                <w:rFonts w:ascii="Times New Roman" w:hAnsi="Times New Roman" w:cs="Times New Roman"/>
                <w:noProof/>
                <w:sz w:val="24"/>
                <w:szCs w:val="24"/>
              </w:rPr>
              <w:t xml:space="preserve"> desarrollados para la etapa de Diseñ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3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5</w:t>
            </w:r>
            <w:r w:rsidRPr="0089635F">
              <w:rPr>
                <w:rFonts w:ascii="Times New Roman" w:hAnsi="Times New Roman" w:cs="Times New Roman"/>
                <w:noProof/>
                <w:webHidden/>
                <w:sz w:val="24"/>
                <w:szCs w:val="24"/>
              </w:rPr>
              <w:fldChar w:fldCharType="end"/>
            </w:r>
          </w:hyperlink>
        </w:p>
        <w:p w14:paraId="2A11B305" w14:textId="4DF3185F" w:rsidR="0089635F" w:rsidRPr="0089635F" w:rsidRDefault="0089635F">
          <w:pPr>
            <w:pStyle w:val="TDC2"/>
            <w:rPr>
              <w:rFonts w:ascii="Times New Roman" w:eastAsiaTheme="minorEastAsia" w:hAnsi="Times New Roman" w:cs="Times New Roman"/>
              <w:smallCaps w:val="0"/>
              <w:noProof/>
              <w:sz w:val="24"/>
              <w:szCs w:val="24"/>
              <w:lang w:val="es-PE" w:eastAsia="es-PE"/>
            </w:rPr>
          </w:pPr>
          <w:hyperlink w:anchor="_Toc517796574" w:history="1">
            <w:r w:rsidRPr="0089635F">
              <w:rPr>
                <w:rStyle w:val="Hipervnculo"/>
                <w:rFonts w:ascii="Times New Roman" w:eastAsia="Times New Roman" w:hAnsi="Times New Roman" w:cs="Times New Roman"/>
                <w:noProof/>
                <w:sz w:val="24"/>
                <w:szCs w:val="24"/>
                <w:lang w:eastAsia="es-PE"/>
              </w:rPr>
              <w:t>VI.</w:t>
            </w:r>
            <w:r w:rsidRPr="0089635F">
              <w:rPr>
                <w:rFonts w:ascii="Times New Roman" w:eastAsiaTheme="minorEastAsia" w:hAnsi="Times New Roman" w:cs="Times New Roman"/>
                <w:smallCaps w:val="0"/>
                <w:noProof/>
                <w:sz w:val="24"/>
                <w:szCs w:val="24"/>
                <w:lang w:val="es-PE" w:eastAsia="es-PE"/>
              </w:rPr>
              <w:tab/>
            </w:r>
            <w:r w:rsidRPr="0089635F">
              <w:rPr>
                <w:rStyle w:val="Hipervnculo"/>
                <w:rFonts w:ascii="Times New Roman" w:eastAsia="Times New Roman" w:hAnsi="Times New Roman" w:cs="Times New Roman"/>
                <w:noProof/>
                <w:sz w:val="24"/>
                <w:szCs w:val="24"/>
                <w:lang w:eastAsia="es-PE"/>
              </w:rPr>
              <w:t>Anexo 6. Diagramas de Flujo por tipo de usuario</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4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7</w:t>
            </w:r>
            <w:r w:rsidRPr="0089635F">
              <w:rPr>
                <w:rFonts w:ascii="Times New Roman" w:hAnsi="Times New Roman" w:cs="Times New Roman"/>
                <w:noProof/>
                <w:webHidden/>
                <w:sz w:val="24"/>
                <w:szCs w:val="24"/>
              </w:rPr>
              <w:fldChar w:fldCharType="end"/>
            </w:r>
          </w:hyperlink>
        </w:p>
        <w:p w14:paraId="040D8589" w14:textId="3CC879B2"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75" w:history="1">
            <w:r w:rsidRPr="0089635F">
              <w:rPr>
                <w:rStyle w:val="Hipervnculo"/>
                <w:rFonts w:ascii="Times New Roman" w:hAnsi="Times New Roman" w:cs="Times New Roman"/>
                <w:noProof/>
                <w:sz w:val="24"/>
                <w:szCs w:val="24"/>
                <w:lang w:eastAsia="es-PE"/>
              </w:rPr>
              <w:t>1.</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eastAsia="es-PE"/>
              </w:rPr>
              <w:t>Personal de SUSALUD</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5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7</w:t>
            </w:r>
            <w:r w:rsidRPr="0089635F">
              <w:rPr>
                <w:rFonts w:ascii="Times New Roman" w:hAnsi="Times New Roman" w:cs="Times New Roman"/>
                <w:noProof/>
                <w:webHidden/>
                <w:sz w:val="24"/>
                <w:szCs w:val="24"/>
              </w:rPr>
              <w:fldChar w:fldCharType="end"/>
            </w:r>
          </w:hyperlink>
        </w:p>
        <w:p w14:paraId="15C88D86" w14:textId="354DE548" w:rsidR="0089635F" w:rsidRPr="0089635F" w:rsidRDefault="0089635F">
          <w:pPr>
            <w:pStyle w:val="TDC3"/>
            <w:rPr>
              <w:rFonts w:ascii="Times New Roman" w:eastAsiaTheme="minorEastAsia" w:hAnsi="Times New Roman" w:cs="Times New Roman"/>
              <w:i w:val="0"/>
              <w:iCs w:val="0"/>
              <w:noProof/>
              <w:sz w:val="24"/>
              <w:szCs w:val="24"/>
              <w:lang w:val="es-PE" w:eastAsia="es-PE"/>
            </w:rPr>
          </w:pPr>
          <w:hyperlink w:anchor="_Toc517796576" w:history="1">
            <w:r w:rsidRPr="0089635F">
              <w:rPr>
                <w:rStyle w:val="Hipervnculo"/>
                <w:rFonts w:ascii="Times New Roman" w:hAnsi="Times New Roman" w:cs="Times New Roman"/>
                <w:noProof/>
                <w:sz w:val="24"/>
                <w:szCs w:val="24"/>
                <w:lang w:eastAsia="es-PE"/>
              </w:rPr>
              <w:t>2.</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eastAsia="es-PE"/>
              </w:rPr>
              <w:t>Gestores de IPRES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6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19</w:t>
            </w:r>
            <w:r w:rsidRPr="0089635F">
              <w:rPr>
                <w:rFonts w:ascii="Times New Roman" w:hAnsi="Times New Roman" w:cs="Times New Roman"/>
                <w:noProof/>
                <w:webHidden/>
                <w:sz w:val="24"/>
                <w:szCs w:val="24"/>
              </w:rPr>
              <w:fldChar w:fldCharType="end"/>
            </w:r>
          </w:hyperlink>
        </w:p>
        <w:p w14:paraId="49E9FC5C" w14:textId="7E986DE9" w:rsidR="0089635F" w:rsidRDefault="0089635F">
          <w:pPr>
            <w:pStyle w:val="TDC3"/>
            <w:rPr>
              <w:rFonts w:eastAsiaTheme="minorEastAsia" w:cstheme="minorBidi"/>
              <w:i w:val="0"/>
              <w:iCs w:val="0"/>
              <w:noProof/>
              <w:sz w:val="24"/>
              <w:szCs w:val="24"/>
              <w:lang w:val="es-PE" w:eastAsia="es-PE"/>
            </w:rPr>
          </w:pPr>
          <w:hyperlink w:anchor="_Toc517796577" w:history="1">
            <w:r w:rsidRPr="0089635F">
              <w:rPr>
                <w:rStyle w:val="Hipervnculo"/>
                <w:rFonts w:ascii="Times New Roman" w:hAnsi="Times New Roman" w:cs="Times New Roman"/>
                <w:noProof/>
                <w:sz w:val="24"/>
                <w:szCs w:val="24"/>
                <w:lang w:eastAsia="es-PE"/>
              </w:rPr>
              <w:t>3.</w:t>
            </w:r>
            <w:r w:rsidRPr="0089635F">
              <w:rPr>
                <w:rFonts w:ascii="Times New Roman" w:eastAsiaTheme="minorEastAsia" w:hAnsi="Times New Roman" w:cs="Times New Roman"/>
                <w:i w:val="0"/>
                <w:iCs w:val="0"/>
                <w:noProof/>
                <w:sz w:val="24"/>
                <w:szCs w:val="24"/>
                <w:lang w:val="es-PE" w:eastAsia="es-PE"/>
              </w:rPr>
              <w:tab/>
            </w:r>
            <w:r w:rsidRPr="0089635F">
              <w:rPr>
                <w:rStyle w:val="Hipervnculo"/>
                <w:rFonts w:ascii="Times New Roman" w:hAnsi="Times New Roman" w:cs="Times New Roman"/>
                <w:noProof/>
                <w:sz w:val="24"/>
                <w:szCs w:val="24"/>
                <w:lang w:eastAsia="es-PE"/>
              </w:rPr>
              <w:t>Ciudadanos</w:t>
            </w:r>
            <w:r w:rsidRPr="0089635F">
              <w:rPr>
                <w:rFonts w:ascii="Times New Roman" w:hAnsi="Times New Roman" w:cs="Times New Roman"/>
                <w:noProof/>
                <w:webHidden/>
                <w:sz w:val="24"/>
                <w:szCs w:val="24"/>
              </w:rPr>
              <w:tab/>
            </w:r>
            <w:r w:rsidRPr="0089635F">
              <w:rPr>
                <w:rFonts w:ascii="Times New Roman" w:hAnsi="Times New Roman" w:cs="Times New Roman"/>
                <w:noProof/>
                <w:webHidden/>
                <w:sz w:val="24"/>
                <w:szCs w:val="24"/>
              </w:rPr>
              <w:fldChar w:fldCharType="begin"/>
            </w:r>
            <w:r w:rsidRPr="0089635F">
              <w:rPr>
                <w:rFonts w:ascii="Times New Roman" w:hAnsi="Times New Roman" w:cs="Times New Roman"/>
                <w:noProof/>
                <w:webHidden/>
                <w:sz w:val="24"/>
                <w:szCs w:val="24"/>
              </w:rPr>
              <w:instrText xml:space="preserve"> PAGEREF _Toc517796577 \h </w:instrText>
            </w:r>
            <w:r w:rsidRPr="0089635F">
              <w:rPr>
                <w:rFonts w:ascii="Times New Roman" w:hAnsi="Times New Roman" w:cs="Times New Roman"/>
                <w:noProof/>
                <w:webHidden/>
                <w:sz w:val="24"/>
                <w:szCs w:val="24"/>
              </w:rPr>
            </w:r>
            <w:r w:rsidRPr="0089635F">
              <w:rPr>
                <w:rFonts w:ascii="Times New Roman" w:hAnsi="Times New Roman" w:cs="Times New Roman"/>
                <w:noProof/>
                <w:webHidden/>
                <w:sz w:val="24"/>
                <w:szCs w:val="24"/>
              </w:rPr>
              <w:fldChar w:fldCharType="separate"/>
            </w:r>
            <w:r w:rsidRPr="0089635F">
              <w:rPr>
                <w:rFonts w:ascii="Times New Roman" w:hAnsi="Times New Roman" w:cs="Times New Roman"/>
                <w:noProof/>
                <w:webHidden/>
                <w:sz w:val="24"/>
                <w:szCs w:val="24"/>
              </w:rPr>
              <w:t>121</w:t>
            </w:r>
            <w:r w:rsidRPr="0089635F">
              <w:rPr>
                <w:rFonts w:ascii="Times New Roman" w:hAnsi="Times New Roman" w:cs="Times New Roman"/>
                <w:noProof/>
                <w:webHidden/>
                <w:sz w:val="24"/>
                <w:szCs w:val="24"/>
              </w:rPr>
              <w:fldChar w:fldCharType="end"/>
            </w:r>
          </w:hyperlink>
        </w:p>
        <w:p w14:paraId="0704D725" w14:textId="7388752A"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5" w:name="_Toc517796510"/>
      <w:r w:rsidRPr="00BA156B">
        <w:lastRenderedPageBreak/>
        <w:t>Listado de Acrónimos</w:t>
      </w:r>
      <w:bookmarkEnd w:id="5"/>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6" w:name="_Toc517796511"/>
      <w:r w:rsidRPr="00625BCC">
        <w:lastRenderedPageBreak/>
        <w:t>Resumen</w:t>
      </w:r>
      <w:bookmarkEnd w:id="6"/>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7" w:name="_Toc517796512"/>
      <w:r w:rsidRPr="00625BCC">
        <w:lastRenderedPageBreak/>
        <w:t>Palabras Clave</w:t>
      </w:r>
      <w:bookmarkEnd w:id="7"/>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p>
    <w:p w14:paraId="247FA4DC" w14:textId="2E0105FD" w:rsidR="0049325E" w:rsidRPr="00625BCC" w:rsidRDefault="00A12DD0" w:rsidP="00625BCC">
      <w:pPr>
        <w:pStyle w:val="Ttulo1"/>
      </w:pPr>
      <w:bookmarkStart w:id="8" w:name="_Toc517796513"/>
      <w:r w:rsidRPr="00BA156B">
        <w:lastRenderedPageBreak/>
        <w:t>Introducción</w:t>
      </w:r>
      <w:bookmarkEnd w:id="8"/>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406F8651"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r w:rsidR="00E94926">
        <w:t>software</w:t>
      </w:r>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7796514"/>
      <w:r w:rsidRPr="00625BCC">
        <w:lastRenderedPageBreak/>
        <w:t>Planteamiento del Problema</w:t>
      </w:r>
      <w:bookmarkEnd w:id="9"/>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3C659D87" w:rsidR="00F97069" w:rsidRPr="00BA156B" w:rsidRDefault="00E04B5A" w:rsidP="00625BCC">
      <w:pPr>
        <w:pStyle w:val="Texto"/>
      </w:pPr>
      <w:r w:rsidRPr="00BA156B">
        <w:t>SUSALUD</w:t>
      </w:r>
      <w:r w:rsidR="00DC394C" w:rsidRPr="00BA156B">
        <w:t xml:space="preserve">, como entidad fiscalizadora del sector Salud en el Perú, cuenta con un </w:t>
      </w:r>
      <w:r w:rsidR="00E94926">
        <w:t>software</w:t>
      </w:r>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0" w:name="_Toc517796515"/>
      <w:r w:rsidRPr="00BA156B">
        <w:lastRenderedPageBreak/>
        <w:t>Marco Teórico</w:t>
      </w:r>
      <w:bookmarkEnd w:id="10"/>
    </w:p>
    <w:p w14:paraId="3C1D63EF" w14:textId="77777777" w:rsidR="00562533" w:rsidRPr="00BA156B" w:rsidRDefault="00562533" w:rsidP="009E44F3">
      <w:pPr>
        <w:pStyle w:val="Ttulo2"/>
        <w:rPr>
          <w:lang w:val="es-PE"/>
        </w:rPr>
      </w:pPr>
      <w:bookmarkStart w:id="11" w:name="_Toc517796516"/>
      <w:r w:rsidRPr="00BA156B">
        <w:rPr>
          <w:lang w:val="es-PE"/>
        </w:rPr>
        <w:t>Calidad de Atención al usuario y sistemas de gestión para reclamos en el sector salud</w:t>
      </w:r>
      <w:bookmarkEnd w:id="11"/>
    </w:p>
    <w:p w14:paraId="4E8F8D22" w14:textId="77777777" w:rsidR="00AB21A0" w:rsidRPr="00BA156B" w:rsidRDefault="00AB21A0" w:rsidP="00000899">
      <w:pPr>
        <w:pStyle w:val="Ttulo3"/>
        <w:rPr>
          <w:lang w:val="es-PE"/>
        </w:rPr>
      </w:pPr>
      <w:bookmarkStart w:id="12" w:name="_Toc517796517"/>
      <w:r w:rsidRPr="00BA156B">
        <w:rPr>
          <w:lang w:val="es-PE"/>
        </w:rPr>
        <w:t>Calidad de Atención en Salud al Usuario</w:t>
      </w:r>
      <w:bookmarkEnd w:id="12"/>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3" w:name="_Toc517796518"/>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3"/>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4" w:name="_Toc517796519"/>
      <w:r w:rsidRPr="00BA156B">
        <w:rPr>
          <w:lang w:val="es-PE"/>
        </w:rPr>
        <w:t>Formas de monitoreo en Perú y el Mundo</w:t>
      </w:r>
      <w:bookmarkEnd w:id="14"/>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DD4F56">
        <w:rPr>
          <w:lang w:val="es-PE"/>
        </w:rPr>
        <w:t>Hospital Consumer Asse</w:t>
      </w:r>
      <w:r w:rsidR="00C52C63" w:rsidRPr="00DD4F56">
        <w:rPr>
          <w:lang w:val="es-PE"/>
        </w:rPr>
        <w:t>s</w:t>
      </w:r>
      <w:r w:rsidRPr="00DD4F56">
        <w:rPr>
          <w:lang w:val="es-PE"/>
        </w:rPr>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r w:rsidR="003910CB">
        <w:t>Debido a que los sistemas hospitalarios presentan una compleja interrelación entre diversos procesos, servicios y personal, el monitoreo de calidad de atención puede ser realizada de diversas maneras</w:t>
      </w:r>
      <w:r w:rsidR="00CF1D12">
        <w:t xml:space="preserve"> </w:t>
      </w:r>
      <w:r w:rsidR="00615A96">
        <w:fldChar w:fldCharType="begin" w:fldLock="1"/>
      </w:r>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r w:rsidR="00615A96">
        <w:fldChar w:fldCharType="end"/>
      </w:r>
      <w:r w:rsidR="003910CB">
        <w:t xml:space="preserve"> siendo una de estas la correcta gestión y monitoreo de los reclamos, que por ser presentados por los mismos pacientes que reciben el servicio, permitiría obtener una aproximación para el monitoreo de la calidad de atención brindada.</w:t>
      </w:r>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5" w:name="_Toc517796520"/>
      <w:r w:rsidRPr="00BA156B">
        <w:rPr>
          <w:lang w:val="es-PE"/>
        </w:rPr>
        <w:lastRenderedPageBreak/>
        <w:t>Sistema de gestión de reclamos en el sector salud</w:t>
      </w:r>
      <w:bookmarkEnd w:id="15"/>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6D117DC6" w14:textId="77777777" w:rsidR="00D963F6"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r>
        <w:t>Cabe resaltar que un sistema de gestión de reclamos no se limita exclusivamente al uso de software para gestionar los reclamos. Para que el</w:t>
      </w:r>
      <w:r w:rsidR="00D73911">
        <w:t xml:space="preserve"> uso de un</w:t>
      </w:r>
      <w:r>
        <w:t xml:space="preserve"> software </w:t>
      </w:r>
      <w:r w:rsidR="00D73911">
        <w:t>sea justificado</w:t>
      </w:r>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p>
    <w:p w14:paraId="5312F403" w14:textId="77777777" w:rsidR="00562533" w:rsidRPr="00BA156B" w:rsidRDefault="00562533" w:rsidP="009E44F3">
      <w:pPr>
        <w:pStyle w:val="Ttulo2"/>
        <w:rPr>
          <w:lang w:val="es-PE"/>
        </w:rPr>
      </w:pPr>
      <w:bookmarkStart w:id="16" w:name="_Toc517796521"/>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6"/>
    </w:p>
    <w:p w14:paraId="19280443" w14:textId="77777777" w:rsidR="00B674F0" w:rsidRPr="00BA156B" w:rsidRDefault="00562533" w:rsidP="00465DBE">
      <w:pPr>
        <w:pStyle w:val="Ttulo3"/>
        <w:rPr>
          <w:lang w:val="es-PE"/>
        </w:rPr>
      </w:pPr>
      <w:bookmarkStart w:id="17" w:name="_Toc517796522"/>
      <w:r w:rsidRPr="00BA156B">
        <w:rPr>
          <w:lang w:val="es-PE"/>
        </w:rPr>
        <w:t>Descripción e Importancia</w:t>
      </w:r>
      <w:bookmarkEnd w:id="17"/>
    </w:p>
    <w:p w14:paraId="2F384AC5" w14:textId="1F25F26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r w:rsidR="00E94926">
        <w:rPr>
          <w:lang w:val="es-PE"/>
        </w:rPr>
        <w:t>software</w:t>
      </w:r>
      <w:r w:rsidR="00BA45B9" w:rsidRPr="00BA156B">
        <w:rPr>
          <w:lang w:val="es-PE"/>
        </w:rPr>
        <w:t xml:space="preserve"> con el propósito de hacer</w:t>
      </w:r>
      <w:r w:rsidR="007E1695">
        <w:rPr>
          <w:lang w:val="es-PE"/>
        </w:rPr>
        <w:t xml:space="preserve"> software</w:t>
      </w:r>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704156C6" w:rsidR="00B674F0" w:rsidRPr="00BA156B" w:rsidRDefault="00B674F0" w:rsidP="00A50DD7">
      <w:pPr>
        <w:pStyle w:val="Texto"/>
        <w:numPr>
          <w:ilvl w:val="0"/>
          <w:numId w:val="23"/>
        </w:numPr>
      </w:pPr>
      <w:r w:rsidRPr="00BA156B">
        <w:t xml:space="preserve">Mejorar el rendimiento de un </w:t>
      </w:r>
      <w:r w:rsidR="00E94926">
        <w:t>software</w:t>
      </w:r>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5AAE6B0" w:rsidR="00B674F0" w:rsidRPr="00C128AA" w:rsidRDefault="00B674F0" w:rsidP="00C128AA">
      <w:pPr>
        <w:pStyle w:val="Texto"/>
      </w:pPr>
      <w:r w:rsidRPr="00BA156B">
        <w:t xml:space="preserve">Los resultados de un diseño centrado en el usuario se perciben en un </w:t>
      </w:r>
      <w:r w:rsidR="00E94926">
        <w:t>software</w:t>
      </w:r>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09B5479"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r w:rsidR="00E94926">
        <w:t>software</w:t>
      </w:r>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CB6BFAF"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r w:rsidRPr="00BA156B">
        <w:t xml:space="preserve"> </w:t>
      </w:r>
      <w:r w:rsidR="00E94926">
        <w:t>software</w:t>
      </w:r>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4802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r w:rsidR="00E94926">
        <w:t>software</w:t>
      </w:r>
      <w:r w:rsidR="007B7445" w:rsidRPr="00BA156B">
        <w:t>.</w:t>
      </w:r>
    </w:p>
    <w:p w14:paraId="110E110F" w14:textId="607C6DC1" w:rsidR="00CE40F8" w:rsidRPr="00017896" w:rsidRDefault="00CE40F8" w:rsidP="00017896">
      <w:pPr>
        <w:pStyle w:val="Texto"/>
      </w:pPr>
      <w:r w:rsidRPr="00BA156B">
        <w:lastRenderedPageBreak/>
        <w:t xml:space="preserve">Cuando se diseña un </w:t>
      </w:r>
      <w:r w:rsidR="00E94926">
        <w:t>software</w:t>
      </w:r>
      <w:r w:rsidRPr="00BA156B">
        <w:t xml:space="preserve"> sin considerar a los usuarios finales de este, puede resultar en </w:t>
      </w:r>
      <w:r w:rsidR="00E94926">
        <w:t>software</w:t>
      </w:r>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8" w:name="_Toc517796523"/>
      <w:r w:rsidRPr="00BA156B">
        <w:rPr>
          <w:lang w:val="es-PE"/>
        </w:rPr>
        <w:t>Metodología</w:t>
      </w:r>
      <w:r w:rsidR="002553D9" w:rsidRPr="00BA156B">
        <w:rPr>
          <w:lang w:val="es-PE"/>
        </w:rPr>
        <w:t xml:space="preserve"> del diseño centrado en el usuario</w:t>
      </w:r>
      <w:bookmarkEnd w:id="18"/>
    </w:p>
    <w:p w14:paraId="19B57AF8" w14:textId="71F175E5" w:rsidR="00B674F0" w:rsidRPr="00017896" w:rsidRDefault="00D62806" w:rsidP="00017896">
      <w:pPr>
        <w:pStyle w:val="Texto"/>
      </w:pPr>
      <w:r w:rsidRPr="00BA156B">
        <w:t xml:space="preserve">Según el </w:t>
      </w:r>
      <w:r w:rsidR="0038486C" w:rsidRPr="00DD4F56">
        <w:rPr>
          <w:lang w:val="es-PE"/>
        </w:rPr>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08B7FEC" w:rsidR="00B674F0" w:rsidRPr="00BA156B" w:rsidRDefault="00B674F0" w:rsidP="007046F5">
      <w:pPr>
        <w:pStyle w:val="Texto"/>
      </w:pPr>
      <w:r w:rsidRPr="00BA156B">
        <w:t xml:space="preserve">Se recopila información sobre el contexto de uso y los requerimientos específicos para el </w:t>
      </w:r>
      <w:r w:rsidR="00E94926">
        <w:t>software</w:t>
      </w:r>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22B74F6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r w:rsidR="00E94926">
        <w:t>software</w:t>
      </w:r>
      <w:r w:rsidR="007B7445" w:rsidRPr="00BA156B">
        <w:t>.</w:t>
      </w:r>
    </w:p>
    <w:p w14:paraId="3CAAB3B9" w14:textId="6D6E3E57" w:rsidR="00B674F0" w:rsidRPr="00BA156B" w:rsidRDefault="00B674F0" w:rsidP="00A50DD7">
      <w:pPr>
        <w:pStyle w:val="Texto"/>
        <w:numPr>
          <w:ilvl w:val="3"/>
          <w:numId w:val="17"/>
        </w:numPr>
      </w:pPr>
      <w:r w:rsidRPr="00BA156B">
        <w:t xml:space="preserve">Desafíos y Limitaciones que enfrentará el </w:t>
      </w:r>
      <w:r w:rsidR="00E94926">
        <w:t>software</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395A8F95" w:rsidR="00B674F0" w:rsidRPr="00BA156B" w:rsidRDefault="00B674F0" w:rsidP="00A50DD7">
      <w:pPr>
        <w:pStyle w:val="Texto"/>
        <w:numPr>
          <w:ilvl w:val="0"/>
          <w:numId w:val="18"/>
        </w:numPr>
      </w:pPr>
      <w:r w:rsidRPr="00BA156B">
        <w:lastRenderedPageBreak/>
        <w:t xml:space="preserve">Objetivos de los usuarios finales en el </w:t>
      </w:r>
      <w:r w:rsidR="00E94926">
        <w:t>software</w:t>
      </w:r>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r w:rsidR="00E94926">
        <w:t>.</w:t>
      </w:r>
    </w:p>
    <w:p w14:paraId="3BA5BDC4" w14:textId="62432A42" w:rsidR="00B674F0" w:rsidRPr="00BA156B" w:rsidRDefault="00B674F0" w:rsidP="00466892">
      <w:pPr>
        <w:pStyle w:val="Ttulo5"/>
        <w:rPr>
          <w:lang w:val="es-PE"/>
        </w:rPr>
      </w:pPr>
      <w:r w:rsidRPr="00BA156B">
        <w:rPr>
          <w:lang w:val="es-PE"/>
        </w:rPr>
        <w:t xml:space="preserve">Análisis del </w:t>
      </w:r>
      <w:r w:rsidR="00E94926">
        <w:rPr>
          <w:lang w:val="es-PE"/>
        </w:rPr>
        <w:t>software</w:t>
      </w:r>
      <w:r w:rsidRPr="00BA156B">
        <w:rPr>
          <w:lang w:val="es-PE"/>
        </w:rPr>
        <w:t>:</w:t>
      </w:r>
    </w:p>
    <w:p w14:paraId="606DEDA8" w14:textId="6703D20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r w:rsidR="00D62806" w:rsidRPr="00BA156B">
        <w:t xml:space="preserve"> </w:t>
      </w:r>
      <w:r w:rsidR="00A240B1">
        <w:t>d</w:t>
      </w:r>
      <w:r w:rsidR="00D62806" w:rsidRPr="00BA156B">
        <w:t>el</w:t>
      </w:r>
      <w:r w:rsidRPr="00BA156B">
        <w:t xml:space="preserve"> </w:t>
      </w:r>
      <w:r w:rsidR="00E94926">
        <w:t>software</w:t>
      </w:r>
      <w:r w:rsidRPr="00BA156B">
        <w:t>, su agrupación y jerarquía</w:t>
      </w:r>
      <w:r w:rsidR="007B7445" w:rsidRPr="00BA156B">
        <w:t>.</w:t>
      </w:r>
    </w:p>
    <w:p w14:paraId="4DD44390" w14:textId="6C4E52EB" w:rsidR="00107D89" w:rsidRPr="00017896" w:rsidRDefault="00B674F0" w:rsidP="00A50DD7">
      <w:pPr>
        <w:pStyle w:val="Texto"/>
        <w:numPr>
          <w:ilvl w:val="0"/>
          <w:numId w:val="19"/>
        </w:numPr>
      </w:pPr>
      <w:r w:rsidRPr="00BA156B">
        <w:t xml:space="preserve">Flujo: Identificar el flujo que tendrá el </w:t>
      </w:r>
      <w:r w:rsidR="00A240B1">
        <w:t>software</w:t>
      </w:r>
      <w:r w:rsidR="007B7445" w:rsidRPr="00BA156B">
        <w:t>.</w:t>
      </w:r>
      <w:r w:rsidRPr="00BA156B">
        <w:t xml:space="preserve"> Es decir, </w:t>
      </w:r>
      <w:r w:rsidR="00107D89" w:rsidRPr="00BA156B">
        <w:t>cuál</w:t>
      </w:r>
      <w:r w:rsidRPr="00BA156B">
        <w:t xml:space="preserve"> será el orden de las pantallas que verá el usuario final cuando utilice el </w:t>
      </w:r>
      <w:r w:rsidR="00E94926">
        <w:t>software</w:t>
      </w:r>
      <w:r w:rsidR="007B7445" w:rsidRPr="00BA156B">
        <w:t>.</w:t>
      </w:r>
      <w:r w:rsidR="00E94926">
        <w:t xml:space="preserve"> </w:t>
      </w:r>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DD4F56">
        <w:rPr>
          <w:lang w:val="es-PE"/>
        </w:rPr>
        <w:t>Wireframes</w:t>
      </w:r>
      <w:r w:rsidRPr="00BA156B">
        <w:t>)</w:t>
      </w:r>
      <w:r w:rsidR="00B674F0" w:rsidRPr="00BA156B">
        <w:t xml:space="preserve">: </w:t>
      </w:r>
    </w:p>
    <w:p w14:paraId="623EACDF" w14:textId="13D00300" w:rsidR="00B674F0" w:rsidRPr="00BA156B" w:rsidRDefault="00B674F0" w:rsidP="00466892">
      <w:pPr>
        <w:pStyle w:val="Texto"/>
      </w:pPr>
      <w:r w:rsidRPr="00BA156B">
        <w:t xml:space="preserve">Se utiliza para la diagramación del </w:t>
      </w:r>
      <w:r w:rsidR="00E94926">
        <w:t>software</w:t>
      </w:r>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DD4F56">
        <w:rPr>
          <w:lang w:val="es-PE"/>
        </w:rPr>
        <w:t>wireframes</w:t>
      </w:r>
      <w:r w:rsidRPr="00BA156B">
        <w:t xml:space="preserve"> en lápiz y papel y/o </w:t>
      </w:r>
      <w:r w:rsidRPr="00DD4F56">
        <w:rPr>
          <w:lang w:val="es-PE"/>
        </w:rPr>
        <w:t>wirefra</w:t>
      </w:r>
      <w:r w:rsidR="00107D89" w:rsidRPr="00DD4F56">
        <w:rPr>
          <w:lang w:val="es-PE"/>
        </w:rPr>
        <w:t>mes</w:t>
      </w:r>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r w:rsidR="00B674F0" w:rsidRPr="00DD4F56">
        <w:rPr>
          <w:lang w:val="es-PE"/>
        </w:rPr>
        <w:t>Mockup</w:t>
      </w:r>
      <w:r w:rsidRPr="00BA156B">
        <w:t xml:space="preserve">): </w:t>
      </w:r>
    </w:p>
    <w:p w14:paraId="197ACFB0" w14:textId="2E0FD3C5"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r w:rsidR="00E94926">
        <w:t>software</w:t>
      </w:r>
      <w:r w:rsidRPr="00BA156B">
        <w:t xml:space="preserve"> y posterior a la realización de </w:t>
      </w:r>
      <w:r w:rsidRPr="00DD4F56">
        <w:rPr>
          <w:lang w:val="es-PE"/>
        </w:rPr>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303BEBF5" w:rsidR="00107D89" w:rsidRPr="00017896" w:rsidRDefault="00B674F0" w:rsidP="00466892">
      <w:pPr>
        <w:pStyle w:val="Texto"/>
      </w:pPr>
      <w:r w:rsidRPr="00BA156B">
        <w:t xml:space="preserve">Es la forma de darle interacción a los </w:t>
      </w:r>
      <w:r w:rsidRPr="00DD4F56">
        <w:rPr>
          <w:lang w:val="es-PE"/>
        </w:rPr>
        <w:t>mockups</w:t>
      </w:r>
      <w:r w:rsidRPr="00BA156B">
        <w:t xml:space="preserve"> de las diversas pantallas para tener un resultado final unificado en el que se aprecie tanto la distribución, detalles y flujo del </w:t>
      </w:r>
      <w:r w:rsidR="00E94926">
        <w:t>software</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450C5FEB" w:rsidR="00107D89" w:rsidRPr="00017896" w:rsidRDefault="00B674F0" w:rsidP="00466892">
      <w:pPr>
        <w:pStyle w:val="Texto"/>
      </w:pPr>
      <w:r w:rsidRPr="00BA156B">
        <w:t>Pruebas con usuarios para encontrar p</w:t>
      </w:r>
      <w:r w:rsidR="00107D89" w:rsidRPr="00BA156B">
        <w:t xml:space="preserve">osibles problemas de usabilidad. </w:t>
      </w:r>
      <w:r w:rsidR="007925FD">
        <w:t xml:space="preserve">Una de las maneras de realizar pruebas con usuarios es la “Realización de Tareas” que sirve para aprender acerca de los usuarios por medio de la observación directa mientras ellos realizan tareas interactuando con el prototipo e intentan cumplir ciertos </w:t>
      </w:r>
      <w:r w:rsidR="007925FD">
        <w:lastRenderedPageBreak/>
        <w:t xml:space="preserve">objetivos. Este método ayuda a identificar problemas en las tareas que el software debe ser capaz de realizar y una vez identificados, ayuda a probar su rediseño. Para esto, deben identificarse tareas por cada tipo de usuario que puedan ser resueltas con el prototipo a probar y entregarlo a los usuarios al momento de la prueba </w:t>
      </w:r>
      <w:r w:rsidR="007925FD">
        <w:fldChar w:fldCharType="begin" w:fldLock="1"/>
      </w:r>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r w:rsidR="007925FD">
        <w:fldChar w:fldCharType="end"/>
      </w:r>
      <w:r w:rsidR="007925FD">
        <w:t xml:space="preserve">.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w:t>
      </w:r>
      <w:r w:rsidR="00D92F33">
        <w:t>El desarrollo de la “Realización de Tareas” va usualmente de la mano con</w:t>
      </w:r>
      <w:r w:rsidRPr="00BA156B">
        <w:t xml:space="preserve"> </w:t>
      </w:r>
      <w:r w:rsidR="007925FD">
        <w:t>la metodología “</w:t>
      </w:r>
      <w:r w:rsidR="007925FD" w:rsidRPr="0089635F">
        <w:rPr>
          <w:lang w:val="es-PE"/>
        </w:rPr>
        <w:t>Think-Aloud</w:t>
      </w:r>
      <w:r w:rsidR="007925FD">
        <w:t xml:space="preserve">” </w:t>
      </w:r>
      <w:r w:rsidR="00D92F33">
        <w:t>ya que ayuda a determinar expectativas de los usuarios e identificar aspectos del software que puedan resultar confusos.</w:t>
      </w:r>
      <w:r w:rsidR="007925FD">
        <w:t xml:space="preserve"> </w:t>
      </w:r>
      <w:r w:rsidR="00D92F33">
        <w:t>Consiste en l</w:t>
      </w:r>
      <w:r w:rsidR="007925FD">
        <w:t>a observaci</w:t>
      </w:r>
      <w:r w:rsidR="00D92F33">
        <w:t>ó</w:t>
      </w:r>
      <w:r w:rsidR="007925FD">
        <w:t xml:space="preserve">n directa </w:t>
      </w:r>
      <w:r w:rsidR="00D92F33">
        <w:t xml:space="preserve">mientras el usuario va realizando la tarea y se le pide al usuario que vaya explicando en voz alta lo que observa, entiende, siente y hace en cada momento </w:t>
      </w:r>
      <w:r w:rsidR="00D92F33">
        <w:fldChar w:fldCharType="begin" w:fldLock="1"/>
      </w:r>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r w:rsidR="00D92F33">
        <w:fldChar w:fldCharType="end"/>
      </w:r>
      <w:r w:rsidR="00D92F33">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9" w:name="_Toc517796524"/>
      <w:r w:rsidRPr="00BA156B">
        <w:rPr>
          <w:lang w:val="es-PE"/>
        </w:rPr>
        <w:t>Diseño centrado en el usuario en el sector salud: Importancia</w:t>
      </w:r>
      <w:bookmarkEnd w:id="19"/>
    </w:p>
    <w:p w14:paraId="7FBC53FB" w14:textId="5788F1A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89635F">
        <w:rPr>
          <w:lang w:val="es-PE"/>
        </w:rPr>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r w:rsidR="00E94926">
        <w:t xml:space="preserve">software </w:t>
      </w:r>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r w:rsidR="00E94926">
        <w:t xml:space="preserve">software </w:t>
      </w:r>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20" w:name="_Toc517796525"/>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
    </w:p>
    <w:p w14:paraId="4B2A88ED" w14:textId="77777777" w:rsidR="00262D6E" w:rsidRPr="00BA156B" w:rsidRDefault="00262D6E" w:rsidP="004F4C96">
      <w:pPr>
        <w:pStyle w:val="Ttulo3"/>
        <w:rPr>
          <w:lang w:val="es-PE"/>
        </w:rPr>
      </w:pPr>
      <w:bookmarkStart w:id="21" w:name="_Toc517796526"/>
      <w:r w:rsidRPr="00BA156B">
        <w:rPr>
          <w:lang w:val="es-PE"/>
        </w:rPr>
        <w:t>D</w:t>
      </w:r>
      <w:r w:rsidR="00562533" w:rsidRPr="00BA156B">
        <w:rPr>
          <w:lang w:val="es-PE"/>
        </w:rPr>
        <w:t>escripción</w:t>
      </w:r>
      <w:bookmarkEnd w:id="21"/>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 w:name="_Toc51779652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
    </w:p>
    <w:p w14:paraId="2668E4B8" w14:textId="3BACB8F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00F305B6">
        <w:t xml:space="preserve">, un </w:t>
      </w:r>
      <w:r w:rsidR="00E94926">
        <w:t>software</w:t>
      </w:r>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r w:rsidR="00E94926">
        <w:t>software</w:t>
      </w:r>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46F95589" w:rsidR="008D2441" w:rsidRPr="00017896" w:rsidRDefault="00376FA3" w:rsidP="00017896">
      <w:pPr>
        <w:pStyle w:val="Texto"/>
      </w:pPr>
      <w:r w:rsidRPr="00BA156B">
        <w:t xml:space="preserve">Estas solicitudes pueden ser ingresadas al </w:t>
      </w:r>
      <w:r w:rsidR="00E94926">
        <w:t xml:space="preserve">software </w:t>
      </w:r>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 w:name="_Toc51779652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4" w:name="_Toc51779652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4"/>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25823193"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r w:rsidR="00E94926">
        <w:t>software</w:t>
      </w:r>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r w:rsidR="00E94926">
        <w:t>software</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5" w:name="_Toc517796530"/>
      <w:r w:rsidRPr="00BA156B">
        <w:rPr>
          <w:lang w:val="es-PE"/>
        </w:rPr>
        <w:t>Oportunidades de Mejora</w:t>
      </w:r>
      <w:bookmarkEnd w:id="25"/>
    </w:p>
    <w:p w14:paraId="74223F1D" w14:textId="6BFF9B48" w:rsidR="00B674F0"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r w:rsidR="0067704D">
        <w:t>software</w:t>
      </w:r>
      <w:r w:rsidR="00562533" w:rsidRPr="00BA156B">
        <w:t xml:space="preserve"> teniendo en cuenta tanto las necesidades de los asegurados como la de las IPRESS y SUSALUD</w:t>
      </w:r>
      <w:r w:rsidR="007B7445" w:rsidRPr="00BA156B">
        <w:t>.</w:t>
      </w:r>
      <w:r w:rsidR="00562533" w:rsidRPr="00BA156B">
        <w:t xml:space="preserve"> Un </w:t>
      </w:r>
      <w:r w:rsidR="00E94926">
        <w:t>software</w:t>
      </w:r>
      <w:r w:rsidR="00DE4BF7">
        <w:t xml:space="preserve"> </w:t>
      </w:r>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r w:rsidR="00E94926">
        <w:lastRenderedPageBreak/>
        <w:t>software</w:t>
      </w:r>
      <w:r w:rsidRPr="00BA156B">
        <w:t xml:space="preserve"> se mejoraría el alcance de la información proveniente en los reclamos y podría manejarse de una forma que permita proponer proyectos de mejora para </w:t>
      </w:r>
      <w:r w:rsidR="00EF06FE">
        <w:t xml:space="preserve">la red </w:t>
      </w:r>
      <w:r w:rsidR="00591BA7">
        <w:t xml:space="preserve">de establecimientos de salud del </w:t>
      </w:r>
      <w:r w:rsidR="00EF06FE">
        <w:t xml:space="preserve">MINSA </w:t>
      </w:r>
      <w:r w:rsidRPr="00BA156B">
        <w:t>del Perú.</w:t>
      </w:r>
    </w:p>
    <w:p w14:paraId="11D69D2F" w14:textId="54DD9430" w:rsidR="00A60A6F" w:rsidRDefault="001435D9" w:rsidP="00017896">
      <w:pPr>
        <w:pStyle w:val="Texto"/>
      </w:pPr>
      <w:r>
        <w:t>Durante la búsqueda</w:t>
      </w:r>
      <w:r w:rsidR="00A60A6F">
        <w:t xml:space="preserve"> </w:t>
      </w:r>
      <w:r>
        <w:t xml:space="preserve">bibliográfica de este estudio, se realizaron búsquedas </w:t>
      </w:r>
      <w:r w:rsidR="00A60A6F">
        <w:t xml:space="preserve">acerca de sistemas parecidos que se utilizaran en otros países para el recojo, manejo y gestión de los reclamos, se encontraron referencias a manuales de gestión de reclamos los cuales fueron explicados en el primer capítulo de este estudio. No se encontraron referencias a sistemas de gestión de reclamos ideados utilizando una metodología de investigación como la de UCD. Dicha búsqueda bibliográfica se </w:t>
      </w:r>
      <w:r>
        <w:t>realizó</w:t>
      </w:r>
      <w:r w:rsidR="00A60A6F">
        <w:t xml:space="preserve"> en</w:t>
      </w:r>
      <w:r>
        <w:t xml:space="preserve"> los</w:t>
      </w:r>
      <w:r w:rsidR="00A60A6F">
        <w:t xml:space="preserve"> </w:t>
      </w:r>
      <w:r>
        <w:t>motores de búsqueda “PubMed”, “Scopus” y “Science Direct” bajo la búsqueda de “</w:t>
      </w:r>
      <w:r w:rsidRPr="00DD4F56">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77777777" w:rsidR="00B674F0" w:rsidRPr="00BA156B" w:rsidRDefault="00B674F0" w:rsidP="004053C8">
      <w:pPr>
        <w:pStyle w:val="Ttulo3"/>
        <w:rPr>
          <w:lang w:val="es-PE"/>
        </w:rPr>
      </w:pPr>
      <w:bookmarkStart w:id="26" w:name="_Toc517796531"/>
      <w:r w:rsidRPr="00BA156B">
        <w:rPr>
          <w:lang w:val="es-PE"/>
        </w:rPr>
        <w:t>Diseño centrado en el usuario en el sector Salud en Perú</w:t>
      </w:r>
      <w:bookmarkEnd w:id="26"/>
    </w:p>
    <w:p w14:paraId="2C456423" w14:textId="40C67D77"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r w:rsidR="00E94926">
        <w:t>software</w:t>
      </w:r>
      <w:r w:rsidR="00DE4BF7">
        <w:t xml:space="preserve"> </w:t>
      </w:r>
      <w:r w:rsidRPr="00BA156B">
        <w:t xml:space="preserve">para la mejora de procesos es limitada ya que los pocos </w:t>
      </w:r>
      <w:r w:rsidR="00DE4BF7">
        <w:t>de ellos</w:t>
      </w:r>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r w:rsidR="00E94926">
        <w:t>software</w:t>
      </w:r>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r w:rsidR="0067704D">
        <w:t>software</w:t>
      </w:r>
      <w:r w:rsidR="00302C59" w:rsidRPr="00BA156B">
        <w:t>, falta de experiencia</w:t>
      </w:r>
      <w:r w:rsidRPr="00BA156B">
        <w:t xml:space="preserve"> en dichos enfoques y principalmente, la idea de que un </w:t>
      </w:r>
      <w:r w:rsidR="00E94926">
        <w:t>software</w:t>
      </w:r>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7" w:name="_Toc517796532"/>
      <w:r w:rsidRPr="00BA156B">
        <w:lastRenderedPageBreak/>
        <w:t>Justificación del estudio</w:t>
      </w:r>
      <w:bookmarkEnd w:id="27"/>
    </w:p>
    <w:p w14:paraId="40E406DF" w14:textId="7F665805"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r w:rsidR="00E94926">
        <w:t>software</w:t>
      </w:r>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r w:rsidR="003C6FC8">
        <w:t>varios</w:t>
      </w:r>
      <w:r w:rsidR="00CE1173" w:rsidRPr="00BA156B">
        <w:t xml:space="preserve"> </w:t>
      </w:r>
      <w:r w:rsidR="00E94926">
        <w:t>software</w:t>
      </w:r>
      <w:r w:rsidR="00CE1173" w:rsidRPr="00BA156B">
        <w:t xml:space="preserve"> independientes que realicen estas funciones, </w:t>
      </w:r>
      <w:r w:rsidR="00C60E77" w:rsidRPr="00BA156B">
        <w:t xml:space="preserve">ya que </w:t>
      </w:r>
      <w:r w:rsidR="00CE1173" w:rsidRPr="00BA156B">
        <w:t xml:space="preserve">no sería tan efectivo como un solo  centralizado </w:t>
      </w:r>
      <w:r w:rsidR="003C6FC8">
        <w:t>en el que</w:t>
      </w:r>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r w:rsidR="00E94926">
        <w:t>software</w:t>
      </w:r>
      <w:r w:rsidR="00A85BE3">
        <w:t xml:space="preserve"> </w:t>
      </w:r>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r w:rsidR="00E94926">
        <w:t>software</w:t>
      </w:r>
      <w:r w:rsidR="00A85BE3">
        <w:t xml:space="preserve"> </w:t>
      </w:r>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3E1B502E" w:rsidR="00D12CF6" w:rsidRPr="00BA156B" w:rsidRDefault="00736B17" w:rsidP="000538FD">
      <w:pPr>
        <w:pStyle w:val="Texto"/>
      </w:pPr>
      <w:r w:rsidRPr="00BA156B">
        <w:t>Pa</w:t>
      </w:r>
      <w:r w:rsidR="00FB540C" w:rsidRPr="00BA156B">
        <w:t xml:space="preserve">ra el diseño de este </w:t>
      </w:r>
      <w:r w:rsidR="00E94926">
        <w:t>software</w:t>
      </w:r>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r w:rsidR="00E94926">
        <w:t>software</w:t>
      </w:r>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r w:rsidR="00E94926">
        <w:t xml:space="preserve">software </w:t>
      </w:r>
      <w:r w:rsidR="00EE665E" w:rsidRPr="00BA156B">
        <w:t xml:space="preserve">debe </w:t>
      </w:r>
      <w:r w:rsidR="00A85BE3">
        <w:t>considerar</w:t>
      </w:r>
      <w:r w:rsidR="00D12CF6" w:rsidRPr="00BA156B">
        <w:t xml:space="preserve"> cada una de sus necesidades y procesos de trabajo. </w:t>
      </w:r>
      <w:r w:rsidR="00CE1173" w:rsidRPr="00BA156B">
        <w:t xml:space="preserve">Todo esto para que el </w:t>
      </w:r>
      <w:r w:rsidR="00E94926">
        <w:t>software</w:t>
      </w:r>
      <w:r w:rsidR="00A85BE3">
        <w:t xml:space="preserve"> </w:t>
      </w:r>
      <w:r w:rsidR="00CE1173" w:rsidRPr="00BA156B">
        <w:t>sea utilizado</w:t>
      </w:r>
      <w:r w:rsidR="00D12CF6" w:rsidRPr="00BA156B">
        <w:t xml:space="preserve"> de manera correcta para que permita una verdadera mejora dentro de</w:t>
      </w:r>
      <w:r w:rsidR="00EC3916">
        <w:t xml:space="preserve"> la red </w:t>
      </w:r>
      <w:r w:rsidR="003C6FC8">
        <w:t xml:space="preserve">de establecimientos de salud del </w:t>
      </w:r>
      <w:r w:rsidR="00EC3916">
        <w:t xml:space="preserve">MINSA </w:t>
      </w:r>
      <w:r w:rsidR="0045196B">
        <w:t xml:space="preserve">del </w:t>
      </w:r>
      <w:r w:rsidR="00D12CF6" w:rsidRPr="0045196B">
        <w:t>Perú</w:t>
      </w:r>
      <w:r w:rsidR="00D12CF6" w:rsidRPr="00BA156B">
        <w:t>.</w:t>
      </w:r>
    </w:p>
    <w:p w14:paraId="55D3AE61" w14:textId="5D3DC567" w:rsidR="006B20F8" w:rsidRPr="000538FD" w:rsidRDefault="00A12DD0" w:rsidP="000538FD">
      <w:pPr>
        <w:pStyle w:val="Ttulo1"/>
      </w:pPr>
      <w:bookmarkStart w:id="28" w:name="_Toc517796533"/>
      <w:r w:rsidRPr="00BA156B">
        <w:lastRenderedPageBreak/>
        <w:t>Objetivos</w:t>
      </w:r>
      <w:bookmarkEnd w:id="28"/>
    </w:p>
    <w:p w14:paraId="021EFD47" w14:textId="25E547FA" w:rsidR="00172C25" w:rsidRPr="000538FD" w:rsidRDefault="006B20F8" w:rsidP="00A50DD7">
      <w:pPr>
        <w:pStyle w:val="Ttulo2"/>
        <w:numPr>
          <w:ilvl w:val="0"/>
          <w:numId w:val="7"/>
        </w:numPr>
        <w:rPr>
          <w:lang w:val="es-PE"/>
        </w:rPr>
      </w:pPr>
      <w:bookmarkStart w:id="29" w:name="_Toc517796534"/>
      <w:r w:rsidRPr="00BA156B">
        <w:rPr>
          <w:lang w:val="es-PE"/>
        </w:rPr>
        <w:t>Objetivo General</w:t>
      </w:r>
      <w:bookmarkEnd w:id="29"/>
    </w:p>
    <w:p w14:paraId="3665D694" w14:textId="38DFB96C" w:rsidR="006B20F8" w:rsidRPr="000538FD" w:rsidRDefault="00172C25" w:rsidP="000538FD">
      <w:pPr>
        <w:pStyle w:val="Texto"/>
      </w:pPr>
      <w:r w:rsidRPr="00BA156B">
        <w:t xml:space="preserve">Proponer el diseño de un </w:t>
      </w:r>
      <w:r w:rsidR="00E94926">
        <w:t>software</w:t>
      </w:r>
      <w:r w:rsidR="00F11AB5">
        <w:t xml:space="preserve"> </w:t>
      </w:r>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30" w:name="_Toc517796535"/>
      <w:r w:rsidRPr="00BA156B">
        <w:rPr>
          <w:lang w:val="es-PE"/>
        </w:rPr>
        <w:t>Objetivos Específicos</w:t>
      </w:r>
      <w:bookmarkEnd w:id="3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1BAE2D6B" w:rsidR="006B20F8" w:rsidRPr="00BA156B" w:rsidRDefault="006B20F8" w:rsidP="00A50DD7">
      <w:pPr>
        <w:pStyle w:val="Texto"/>
        <w:numPr>
          <w:ilvl w:val="0"/>
          <w:numId w:val="12"/>
        </w:numPr>
      </w:pPr>
      <w:r w:rsidRPr="00BA156B">
        <w:t xml:space="preserve">Diseñar un </w:t>
      </w:r>
      <w:r w:rsidR="00E94926">
        <w:t>software</w:t>
      </w:r>
      <w:r w:rsidR="00F11AB5">
        <w:t xml:space="preserve"> </w:t>
      </w:r>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r w:rsidR="00EF06FE">
        <w:t>la red</w:t>
      </w:r>
      <w:r w:rsidR="003C6FC8">
        <w:t xml:space="preserve"> establecimientos de salud del</w:t>
      </w:r>
      <w:r w:rsidR="00EF06FE">
        <w:t xml:space="preserve"> MINSA</w:t>
      </w:r>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r w:rsidR="00CF1D12">
        <w:t xml:space="preserve"> tres tipos de</w:t>
      </w:r>
      <w:r w:rsidR="00EE62F8">
        <w:t xml:space="preserve"> usuarios antes mencionados</w:t>
      </w:r>
      <w:r w:rsidRPr="00BA156B">
        <w:t>.</w:t>
      </w:r>
    </w:p>
    <w:p w14:paraId="32B3D69E" w14:textId="77777777" w:rsidR="00A12DD0" w:rsidRPr="00BA156B" w:rsidRDefault="00A12DD0" w:rsidP="00625BCC">
      <w:pPr>
        <w:pStyle w:val="Ttulo1"/>
      </w:pPr>
      <w:bookmarkStart w:id="31" w:name="_Toc517796536"/>
      <w:r w:rsidRPr="00BA156B">
        <w:lastRenderedPageBreak/>
        <w:t>Metodología</w:t>
      </w:r>
      <w:bookmarkEnd w:id="31"/>
    </w:p>
    <w:p w14:paraId="7835CB3B" w14:textId="2C49BED7" w:rsidR="00572A7C" w:rsidRPr="00901D34" w:rsidRDefault="00A12DD0" w:rsidP="00A50DD7">
      <w:pPr>
        <w:pStyle w:val="Ttulo2"/>
        <w:numPr>
          <w:ilvl w:val="0"/>
          <w:numId w:val="8"/>
        </w:numPr>
        <w:spacing w:line="360" w:lineRule="auto"/>
        <w:rPr>
          <w:lang w:val="es-PE"/>
        </w:rPr>
      </w:pPr>
      <w:bookmarkStart w:id="32" w:name="_Toc517796537"/>
      <w:r w:rsidRPr="00901D34">
        <w:rPr>
          <w:lang w:val="es-PE"/>
        </w:rPr>
        <w:t>Diseño del estudio</w:t>
      </w:r>
      <w:bookmarkEnd w:id="32"/>
    </w:p>
    <w:p w14:paraId="3BB57895" w14:textId="2B3268AA"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r w:rsidR="00C5346C">
        <w:t>tres</w:t>
      </w:r>
      <w:r w:rsidR="0065488F">
        <w:t xml:space="preserve"> tipos</w:t>
      </w:r>
      <w:r w:rsidR="008044EE" w:rsidRPr="00BA156B">
        <w:t xml:space="preserve"> </w:t>
      </w:r>
      <w:r w:rsidR="006305D4" w:rsidRPr="00BA156B">
        <w:t>usuarios</w:t>
      </w:r>
      <w:r w:rsidR="008044EE" w:rsidRPr="00BA156B">
        <w:t xml:space="preserve"> final</w:t>
      </w:r>
      <w:r w:rsidR="0065488F">
        <w:t xml:space="preserve">es identificados para el uso de este </w:t>
      </w:r>
      <w:r w:rsidR="00E94926">
        <w:t>software</w:t>
      </w:r>
      <w:r w:rsidR="006305D4" w:rsidRPr="00BA156B">
        <w:t xml:space="preserve">. </w:t>
      </w:r>
    </w:p>
    <w:p w14:paraId="14109D61" w14:textId="49740B4C" w:rsidR="00704DCF" w:rsidRPr="00901D34" w:rsidRDefault="00A12DD0" w:rsidP="00901D34">
      <w:pPr>
        <w:pStyle w:val="Ttulo2"/>
        <w:rPr>
          <w:lang w:val="es-PE"/>
        </w:rPr>
      </w:pPr>
      <w:bookmarkStart w:id="33" w:name="_Toc517796538"/>
      <w:r w:rsidRPr="00BA156B">
        <w:rPr>
          <w:lang w:val="es-PE"/>
        </w:rPr>
        <w:t>Población</w:t>
      </w:r>
      <w:bookmarkEnd w:id="33"/>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4" w:name="_Toc517796539"/>
      <w:r w:rsidRPr="00BA156B">
        <w:rPr>
          <w:lang w:val="es-PE"/>
        </w:rPr>
        <w:t>Muestr</w:t>
      </w:r>
      <w:r w:rsidR="00FB6147" w:rsidRPr="00BA156B">
        <w:rPr>
          <w:lang w:val="es-PE"/>
        </w:rPr>
        <w:t>a</w:t>
      </w:r>
      <w:bookmarkEnd w:id="34"/>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5" w:name="_Toc517796540"/>
      <w:r w:rsidRPr="00BA156B">
        <w:rPr>
          <w:lang w:val="es-PE"/>
        </w:rPr>
        <w:lastRenderedPageBreak/>
        <w:t>Operacionalizació</w:t>
      </w:r>
      <w:r w:rsidR="00A12DD0" w:rsidRPr="00BA156B">
        <w:rPr>
          <w:lang w:val="es-PE"/>
        </w:rPr>
        <w:t>n de variables</w:t>
      </w:r>
      <w:bookmarkEnd w:id="35"/>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Change w:id="36">
          <w:tblGrid>
            <w:gridCol w:w="1809"/>
            <w:gridCol w:w="2014"/>
            <w:gridCol w:w="1559"/>
            <w:gridCol w:w="1247"/>
            <w:gridCol w:w="2045"/>
          </w:tblGrid>
        </w:tblGridChange>
      </w:tblGrid>
      <w:tr w:rsidR="00B14113" w:rsidRPr="00BA156B" w14:paraId="0FEB3F69" w14:textId="77777777" w:rsidTr="00547F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A677E5A" w14:textId="77777777" w:rsidR="00041C8E" w:rsidRPr="00BA156B" w:rsidRDefault="00041C8E" w:rsidP="00B26073">
            <w:pPr>
              <w:pStyle w:val="Texto"/>
            </w:pPr>
            <w:r w:rsidRPr="00BA156B">
              <w:t>Nombre de Variable</w:t>
            </w:r>
          </w:p>
        </w:tc>
        <w:tc>
          <w:tcPr>
            <w:tcW w:w="2014" w:type="dxa"/>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44CD0" w:rsidRPr="00BA156B" w14:paraId="7E532DA8" w14:textId="77777777" w:rsidTr="00844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44CD0" w:rsidRPr="00BA156B" w14:paraId="027C9570" w14:textId="77777777" w:rsidTr="008443A9">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7" w:name="_Toc517796541"/>
      <w:r w:rsidRPr="00BA156B">
        <w:rPr>
          <w:lang w:val="es-PE"/>
        </w:rPr>
        <w:lastRenderedPageBreak/>
        <w:t>Procedimientos y técnicas</w:t>
      </w:r>
      <w:bookmarkEnd w:id="37"/>
    </w:p>
    <w:p w14:paraId="5F028996" w14:textId="77777777" w:rsidR="0053122A" w:rsidRPr="00BA156B" w:rsidRDefault="0053122A" w:rsidP="00A50DD7">
      <w:pPr>
        <w:pStyle w:val="Ttulo3"/>
        <w:numPr>
          <w:ilvl w:val="0"/>
          <w:numId w:val="6"/>
        </w:numPr>
        <w:rPr>
          <w:lang w:val="es-PE"/>
        </w:rPr>
      </w:pPr>
      <w:bookmarkStart w:id="38" w:name="_Toc517796542"/>
      <w:r w:rsidRPr="00BA156B">
        <w:rPr>
          <w:lang w:val="es-PE"/>
        </w:rPr>
        <w:t>Investigación de usuarios</w:t>
      </w:r>
      <w:bookmarkEnd w:id="38"/>
    </w:p>
    <w:p w14:paraId="664FCF1E" w14:textId="5D28C304"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r w:rsidR="00CF1D12">
        <w:t xml:space="preserve">que </w:t>
      </w:r>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r w:rsidR="00E94926">
        <w:t xml:space="preserve">software </w:t>
      </w:r>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r w:rsidR="00E94926">
        <w:t>software</w:t>
      </w:r>
      <w:r w:rsidR="0053122A" w:rsidRPr="00BA156B">
        <w:t xml:space="preserve">. </w:t>
      </w:r>
      <w:r w:rsidR="00F847EF" w:rsidRPr="00BA156B">
        <w:t>Para esta etapa, se consideró entrevistar al menos a 3 personas por tipo de usuario.</w:t>
      </w:r>
    </w:p>
    <w:p w14:paraId="3519A24C" w14:textId="2CB67ADC" w:rsidR="00BE3E2C" w:rsidRPr="00B26073" w:rsidRDefault="00EE62F8" w:rsidP="00B26073">
      <w:pPr>
        <w:pStyle w:val="Texto"/>
      </w:pPr>
      <w:r>
        <w:t>Lo segundo que se realizó</w:t>
      </w:r>
      <w:r w:rsidR="008044EE" w:rsidRPr="00BA156B">
        <w:t xml:space="preserve"> fue </w:t>
      </w:r>
      <w:r w:rsidR="00BE3E2C" w:rsidRPr="00BA156B">
        <w:t>el análisis de</w:t>
      </w:r>
      <w:r w:rsidR="00CF1D12">
        <w:t xml:space="preserve"> las entrevistas a</w:t>
      </w:r>
      <w:r w:rsidR="00BE3E2C" w:rsidRPr="00BA156B">
        <w:t xml:space="preserve"> los tres tipos de usuarios, </w:t>
      </w:r>
      <w:r w:rsidR="008044EE" w:rsidRPr="00BA156B">
        <w:t xml:space="preserve">donde </w:t>
      </w:r>
      <w:r w:rsidR="00BE3E2C" w:rsidRPr="00BA156B">
        <w:t xml:space="preserve">se identificaron los objetivos a cumplir dentro del nuevo </w:t>
      </w:r>
      <w:r w:rsidR="00E94926">
        <w:t>software</w:t>
      </w:r>
      <w:r w:rsidR="00A63767">
        <w:t xml:space="preserve"> por</w:t>
      </w:r>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r w:rsidR="00CF1D12">
        <w:t>‘</w:t>
      </w:r>
      <w:r w:rsidR="009609C2" w:rsidRPr="00BA156B">
        <w:t>Historias de Usuario</w:t>
      </w:r>
      <w:r w:rsidR="00CF1D12">
        <w:t>’</w:t>
      </w:r>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0FE462B"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DD4F56">
        <w:rPr>
          <w:lang w:val="es-PE"/>
        </w:rPr>
        <w:t>Car</w:t>
      </w:r>
      <w:r w:rsidR="0069599A" w:rsidRPr="00DD4F56">
        <w:rPr>
          <w:lang w:val="es-PE"/>
        </w:rPr>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DD4F56">
        <w:rPr>
          <w:lang w:val="es-PE"/>
        </w:rPr>
        <w:t>Modified Delphi</w:t>
      </w:r>
      <w:r w:rsidRPr="00160297">
        <w:t>’</w:t>
      </w:r>
      <w:r w:rsidRPr="00BA156B">
        <w:t xml:space="preserve"> </w:t>
      </w:r>
      <w:r w:rsidR="00EC2BAF" w:rsidRPr="00BA156B">
        <w:fldChar w:fldCharType="begin" w:fldLock="1"/>
      </w:r>
      <w:r w:rsidR="00D92F33">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00EC2BAF" w:rsidRPr="00BA156B">
        <w:fldChar w:fldCharType="separate"/>
      </w:r>
      <w:r w:rsidR="00D92F33" w:rsidRPr="00D92F33">
        <w:rPr>
          <w:noProof/>
        </w:rPr>
        <w:t>(45)</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9" w:name="_Toc517796543"/>
      <w:r w:rsidRPr="00BA156B">
        <w:rPr>
          <w:lang w:val="es-PE"/>
        </w:rPr>
        <w:t>Diseño y Prototipado</w:t>
      </w:r>
      <w:bookmarkEnd w:id="39"/>
    </w:p>
    <w:p w14:paraId="2D95C735" w14:textId="4122CB52" w:rsidR="008E130E" w:rsidRPr="00BA156B" w:rsidRDefault="00AD6104" w:rsidP="00B26073">
      <w:pPr>
        <w:pStyle w:val="Texto"/>
      </w:pPr>
      <w:r w:rsidRPr="00BA156B">
        <w:t xml:space="preserve">Con los objetivos y requerimientos hechos por </w:t>
      </w:r>
      <w:r w:rsidR="00CF1D12">
        <w:t xml:space="preserve">cada </w:t>
      </w:r>
      <w:r w:rsidRPr="00BA156B">
        <w:t>tipo de usuario</w:t>
      </w:r>
      <w:r w:rsidR="00F631C4" w:rsidRPr="00BA156B">
        <w:t>, se hicieron</w:t>
      </w:r>
      <w:r w:rsidR="0053122A" w:rsidRPr="00BA156B">
        <w:t xml:space="preserve"> diversos </w:t>
      </w:r>
      <w:r w:rsidR="0053122A" w:rsidRPr="00DD4F56">
        <w:rPr>
          <w:lang w:val="es-PE"/>
        </w:rPr>
        <w:t>wireframes</w:t>
      </w:r>
      <w:r w:rsidR="0053122A" w:rsidRPr="00BA156B">
        <w:t xml:space="preserve"> en </w:t>
      </w:r>
      <w:r w:rsidRPr="00BA156B">
        <w:t xml:space="preserve">lápiz y </w:t>
      </w:r>
      <w:r w:rsidR="0053122A" w:rsidRPr="00BA156B">
        <w:t xml:space="preserve">papel </w:t>
      </w:r>
      <w:r w:rsidRPr="00BA156B">
        <w:t>con posibles bocetos de cada p</w:t>
      </w:r>
      <w:r w:rsidR="003C6FC8">
        <w:t>antalla</w:t>
      </w:r>
      <w:r w:rsidRPr="00BA156B">
        <w:t xml:space="preserve"> del </w:t>
      </w:r>
      <w:r w:rsidR="00E94926">
        <w:t>software</w:t>
      </w:r>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DD4F56">
        <w:rPr>
          <w:lang w:val="es-PE"/>
        </w:rPr>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DD4F56">
        <w:rPr>
          <w:lang w:val="es-PE"/>
        </w:rPr>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DD4F56">
        <w:rPr>
          <w:lang w:val="es-PE"/>
        </w:rPr>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6EDECF12"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r w:rsidR="00E94926">
        <w:t>software</w:t>
      </w:r>
      <w:r w:rsidR="00A63767">
        <w:t xml:space="preserve"> </w:t>
      </w:r>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40" w:name="_Toc517796544"/>
      <w:r w:rsidRPr="00BA156B">
        <w:rPr>
          <w:lang w:val="es-PE"/>
        </w:rPr>
        <w:t>Pruebas de Usuario</w:t>
      </w:r>
      <w:bookmarkEnd w:id="40"/>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4BACDE9"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r w:rsidR="00E94926">
        <w:t>software</w:t>
      </w:r>
      <w:r w:rsidR="00A63767">
        <w:t xml:space="preserve"> </w:t>
      </w:r>
      <w:r w:rsidRPr="00B26073">
        <w:t xml:space="preserve">funciona de la forma </w:t>
      </w:r>
      <w:r w:rsidR="000E6EA6" w:rsidRPr="00B26073">
        <w:t>que</w:t>
      </w:r>
      <w:r w:rsidRPr="00B26073">
        <w:t xml:space="preserve"> el </w:t>
      </w:r>
      <w:r w:rsidR="00CF1D12">
        <w:t>investigador</w:t>
      </w:r>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3A67D198"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r w:rsidR="005854B4" w:rsidRPr="0089635F">
        <w:rPr>
          <w:lang w:val="es-PE"/>
        </w:rPr>
        <w:t>Think-Aloud’</w:t>
      </w:r>
      <w:r w:rsidR="005854B4" w:rsidRPr="00B26073">
        <w:t xml:space="preserve">. Esto consiste en pedirle </w:t>
      </w:r>
      <w:r w:rsidR="00FB7003" w:rsidRPr="00B26073">
        <w:t>a</w:t>
      </w:r>
      <w:r w:rsidR="00A77F4C">
        <w:t xml:space="preserve"> cada tipo de</w:t>
      </w:r>
      <w:r w:rsidR="00FB7003" w:rsidRPr="00B26073">
        <w:t xml:space="preserve"> usuario que comentara en voz alta lo que iba viendo </w:t>
      </w:r>
      <w:r w:rsidR="00842F17" w:rsidRPr="00B26073">
        <w:t>y lo que iba entendiendo del</w:t>
      </w:r>
      <w:r w:rsidR="00FB7003" w:rsidRPr="00B26073">
        <w:t xml:space="preserve"> </w:t>
      </w:r>
      <w:r w:rsidR="00E94926">
        <w:t>software</w:t>
      </w:r>
      <w:r w:rsidR="00A63767">
        <w:t xml:space="preserve"> planteado</w:t>
      </w:r>
      <w:r w:rsidR="00FB7003" w:rsidRPr="00B26073">
        <w:t>. Con esto se determinó</w:t>
      </w:r>
      <w:r w:rsidR="00BE7297" w:rsidRPr="00B26073">
        <w:t xml:space="preserve"> si el usuario entendía fácilmente el propósito que cumplía cada pantalla del </w:t>
      </w:r>
      <w:r w:rsidR="00E94926">
        <w:t>software</w:t>
      </w:r>
      <w:r w:rsidR="00FB7003" w:rsidRPr="00B26073">
        <w:t xml:space="preserve">. </w:t>
      </w:r>
    </w:p>
    <w:p w14:paraId="013B9FB1" w14:textId="125FDE05" w:rsidR="00DB066D" w:rsidRPr="00B26073" w:rsidRDefault="00E340D1" w:rsidP="00B26073">
      <w:pPr>
        <w:pStyle w:val="Texto"/>
      </w:pPr>
      <w:r w:rsidRPr="00BA156B">
        <w:t xml:space="preserve">A cada </w:t>
      </w:r>
      <w:r w:rsidR="00A77F4C">
        <w:t xml:space="preserve">tipo de </w:t>
      </w:r>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08EC2760"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D92F33">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00EC2BAF" w:rsidRPr="00BA156B">
        <w:fldChar w:fldCharType="separate"/>
      </w:r>
      <w:r w:rsidR="00D92F33" w:rsidRPr="00D92F33">
        <w:rPr>
          <w:noProof/>
        </w:rPr>
        <w:t>(46)</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41" w:name="_Toc517796545"/>
      <w:r w:rsidRPr="00BA156B">
        <w:rPr>
          <w:rStyle w:val="Ttulo3Car"/>
          <w:lang w:val="es-PE"/>
        </w:rPr>
        <w:t>Consideraciones éticas</w:t>
      </w:r>
      <w:bookmarkEnd w:id="41"/>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2" w:name="_Toc517796546"/>
      <w:r w:rsidRPr="00BA156B">
        <w:rPr>
          <w:lang w:val="es-PE"/>
        </w:rPr>
        <w:t>A</w:t>
      </w:r>
      <w:r w:rsidR="00A12DD0" w:rsidRPr="00BA156B">
        <w:rPr>
          <w:lang w:val="es-PE"/>
        </w:rPr>
        <w:t>nálisis</w:t>
      </w:r>
      <w:bookmarkEnd w:id="42"/>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3" w:name="_Toc517796547"/>
      <w:r w:rsidRPr="00BA156B">
        <w:lastRenderedPageBreak/>
        <w:t>Resultados</w:t>
      </w:r>
      <w:bookmarkEnd w:id="43"/>
    </w:p>
    <w:p w14:paraId="63470BC4" w14:textId="77777777" w:rsidR="00FE7867" w:rsidRPr="00BA156B" w:rsidRDefault="00FE7867" w:rsidP="00A50DD7">
      <w:pPr>
        <w:pStyle w:val="Ttulo2"/>
        <w:numPr>
          <w:ilvl w:val="0"/>
          <w:numId w:val="9"/>
        </w:numPr>
        <w:rPr>
          <w:lang w:val="es-PE"/>
        </w:rPr>
      </w:pPr>
      <w:bookmarkStart w:id="44" w:name="_Toc517796548"/>
      <w:r w:rsidRPr="00BA156B">
        <w:rPr>
          <w:lang w:val="es-PE"/>
        </w:rPr>
        <w:t>Fase Exploratori</w:t>
      </w:r>
      <w:r w:rsidR="00F847EF" w:rsidRPr="00BA156B">
        <w:rPr>
          <w:lang w:val="es-PE"/>
        </w:rPr>
        <w:t>a</w:t>
      </w:r>
      <w:bookmarkEnd w:id="44"/>
    </w:p>
    <w:p w14:paraId="5B4E524F" w14:textId="611FB220"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3B4DBC">
        <w:t>los temas señalados en la Guía de Entrevistas Nº1</w:t>
      </w:r>
      <w:r w:rsidR="00F84BBE" w:rsidRPr="00BA156B">
        <w:t>:</w:t>
      </w:r>
      <w:r w:rsidR="006746CC" w:rsidRPr="00BA156B">
        <w:t xml:space="preserve"> </w:t>
      </w:r>
      <w:r w:rsidR="003B4DBC">
        <w:t>Percepción de los reclamos, rol de los reclamos y manejo de información, herramienta informática y temas adicionales mencionados por los entrevistados</w:t>
      </w:r>
      <w:r w:rsidR="00D770DD" w:rsidRPr="00BA156B">
        <w:t xml:space="preserve">. </w:t>
      </w:r>
      <w:r w:rsidR="003B4DBC">
        <w:t>Estas entrevistas se les hicieron a personal administrativo de SUSALUD, gestores de IPRESS y ciudadanos</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180158E8" w:rsidR="00F847EF" w:rsidRPr="008D23C7" w:rsidRDefault="00F847EF" w:rsidP="00A50DD7">
      <w:pPr>
        <w:pStyle w:val="Texto"/>
        <w:numPr>
          <w:ilvl w:val="0"/>
          <w:numId w:val="3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Default="0015683A" w:rsidP="008D23C7">
      <w:pPr>
        <w:pStyle w:val="Texto"/>
      </w:pPr>
      <w:r w:rsidRPr="00BA156B">
        <w:t xml:space="preserve">Las respuestas de ellos </w:t>
      </w:r>
      <w:r w:rsidR="006746CC" w:rsidRPr="00BA156B">
        <w:t>se presentan a continuación</w:t>
      </w:r>
      <w:r w:rsidRPr="00BA156B">
        <w:t>.</w:t>
      </w:r>
    </w:p>
    <w:p w14:paraId="1C124F72" w14:textId="375BE3F5" w:rsidR="003B4DBC" w:rsidRDefault="003B4DBC" w:rsidP="00DD4F56">
      <w:pPr>
        <w:pStyle w:val="Ttulo3"/>
      </w:pPr>
      <w:bookmarkStart w:id="45" w:name="_Toc517796549"/>
      <w:r>
        <w:lastRenderedPageBreak/>
        <w:t>Percepción de los reclamos</w:t>
      </w:r>
      <w:bookmarkEnd w:id="45"/>
    </w:p>
    <w:p w14:paraId="628B92AB" w14:textId="04618DDC" w:rsidR="003B4DBC" w:rsidRPr="00BC4099" w:rsidRDefault="003B4DBC" w:rsidP="00DD4F56">
      <w:pPr>
        <w:pStyle w:val="Texto"/>
      </w:pPr>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p>
    <w:p w14:paraId="0897EDFD" w14:textId="5B44ED18" w:rsidR="003B4DBC" w:rsidRDefault="003B4DBC" w:rsidP="00DD4F56">
      <w:pPr>
        <w:pStyle w:val="Texto"/>
      </w:pPr>
      <w:r w:rsidRPr="00BC4099">
        <w:t>El personal de SUSALUD definió los reclamos como una manifestación verbal o escrita de incomodidad o insatisfacción por un servicio o producto. Los gestores de IPRESS definieron los reclamos como el descontento de las personas por un servicio mal brindado y los ciudadanos lo describieron como una insatisfacción o inconformidad por un producto o servicio que no cumplió las expectativas, se refi</w:t>
      </w:r>
      <w:r>
        <w:t>ri</w:t>
      </w:r>
      <w:r w:rsidRPr="00BC4099">
        <w:t>eron a que ellos reclaman para exigir una buena atención ya que es su derecho.</w:t>
      </w:r>
    </w:p>
    <w:p w14:paraId="3C1A451F" w14:textId="7E48894E" w:rsidR="003B4DBC" w:rsidRDefault="003B4DBC" w:rsidP="00DD4F56">
      <w:pPr>
        <w:pStyle w:val="Texto"/>
      </w:pPr>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Los gestores de las IPRESS reconocen a los reclamos como un reto y lo ven como la</w:t>
      </w:r>
      <w:r>
        <w:t xml:space="preserve"> forma en que los pacientes </w:t>
      </w:r>
      <w:r w:rsidRPr="00BC4099">
        <w:t>expresan como desean que se</w:t>
      </w:r>
      <w:r>
        <w:t xml:space="preserve"> les</w:t>
      </w:r>
      <w:r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p>
    <w:p w14:paraId="56DA7F2A" w14:textId="77777777" w:rsidR="003B4DBC" w:rsidRPr="00BC4099" w:rsidRDefault="003B4DBC" w:rsidP="003B4DBC">
      <w:pPr>
        <w:pStyle w:val="Cita"/>
        <w:rPr>
          <w:b/>
          <w:sz w:val="32"/>
        </w:rPr>
      </w:pPr>
      <w:r w:rsidRPr="008D23C7">
        <w:t>“…Para mí lo más importante de un reclamo es que te permita encontrar las causas del reclamo y por lo tanto eliminarlas.”</w:t>
      </w:r>
    </w:p>
    <w:p w14:paraId="0F0F6800" w14:textId="3FC88280" w:rsidR="003B4DBC" w:rsidRPr="003B4DBC" w:rsidRDefault="003B4DBC" w:rsidP="00DD4F56">
      <w:pPr>
        <w:pStyle w:val="Texto"/>
      </w:pPr>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p>
    <w:p w14:paraId="5D158E48" w14:textId="77777777" w:rsidR="003B4DBC" w:rsidRPr="00BC4099" w:rsidRDefault="003B4DBC" w:rsidP="003B4DBC">
      <w:pPr>
        <w:pStyle w:val="Cita"/>
        <w:rPr>
          <w:b/>
          <w:sz w:val="32"/>
        </w:rPr>
      </w:pPr>
      <w:r w:rsidRPr="008D23C7">
        <w:t xml:space="preserve">“Los procesos y la autonomía, o sea tienes tu autonomía de A a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8EB6438" w14:textId="0A434A6F" w:rsidR="003B4DBC" w:rsidRPr="00BC4099" w:rsidRDefault="003B4DBC" w:rsidP="00DD4F56">
      <w:pPr>
        <w:pStyle w:val="Texto"/>
      </w:pPr>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Totem.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p>
    <w:p w14:paraId="5F7F5CEA" w14:textId="7B295493" w:rsidR="003B4DBC" w:rsidRDefault="003B4DBC" w:rsidP="00DD4F56">
      <w:pPr>
        <w:pStyle w:val="Texto"/>
        <w:rPr>
          <w:lang w:val="es-ES_tradnl"/>
        </w:rPr>
      </w:pPr>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14:paraId="341C7678" w14:textId="77777777" w:rsidR="003B4DBC" w:rsidRDefault="003B4DBC" w:rsidP="003B4DBC">
      <w:pPr>
        <w:pStyle w:val="Cita"/>
      </w:pPr>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14:paraId="479039DF" w14:textId="77777777" w:rsidR="003B4DBC" w:rsidRPr="003B4DBC" w:rsidRDefault="003B4DBC" w:rsidP="00DD4F56"/>
    <w:p w14:paraId="7D2C801C" w14:textId="0495972E" w:rsidR="003B4DBC" w:rsidRDefault="003B4DBC" w:rsidP="00DD4F56">
      <w:pPr>
        <w:pStyle w:val="Ttulo3"/>
      </w:pPr>
      <w:bookmarkStart w:id="46" w:name="_Toc517796550"/>
      <w:r>
        <w:lastRenderedPageBreak/>
        <w:t>Rol de los reclamos y manejo de información</w:t>
      </w:r>
      <w:bookmarkEnd w:id="46"/>
    </w:p>
    <w:p w14:paraId="1F2B8ABA" w14:textId="7B9E7D71" w:rsidR="003B4DBC" w:rsidRDefault="003B4DBC" w:rsidP="00DD4F56">
      <w:pPr>
        <w:pStyle w:val="Texto"/>
        <w:rPr>
          <w:lang w:val="es-ES_tradnl"/>
        </w:rPr>
      </w:pPr>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p>
    <w:p w14:paraId="6475C228" w14:textId="77777777" w:rsidR="003B4DBC" w:rsidRPr="008D23C7" w:rsidRDefault="003B4DBC" w:rsidP="003B4DBC">
      <w:pPr>
        <w:pStyle w:val="Cita"/>
      </w:pPr>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p>
    <w:p w14:paraId="4EFFF229" w14:textId="0A3F4394" w:rsidR="003B4DBC" w:rsidRPr="003B4DBC" w:rsidRDefault="003B4DBC" w:rsidP="00DD4F56">
      <w:pPr>
        <w:pStyle w:val="Texto"/>
      </w:pPr>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p>
    <w:p w14:paraId="4BF9F851" w14:textId="77777777" w:rsidR="003B4DBC" w:rsidRPr="008D23C7" w:rsidRDefault="003B4DBC" w:rsidP="003B4DBC">
      <w:pPr>
        <w:pStyle w:val="Cita"/>
      </w:pPr>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7591DBD" w14:textId="38102B0E" w:rsidR="003B4DBC" w:rsidRPr="003B4DBC" w:rsidRDefault="003B4DBC" w:rsidP="00DD4F56">
      <w:pPr>
        <w:pStyle w:val="Texto"/>
      </w:pPr>
      <w:r w:rsidRPr="008017B3">
        <w:lastRenderedPageBreak/>
        <w:t>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Totem de una forma directa y personal con el paciente. Posteriormente a ello, realizan estadísticas de forma manual para solucionar el reclamo y ver si se puede brindar una solución a nivel general ante el problema. Comentaron que el Totem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p>
    <w:p w14:paraId="60D6D172" w14:textId="77777777" w:rsidR="003B4DBC" w:rsidRPr="008017B3" w:rsidRDefault="003B4DBC" w:rsidP="003B4DBC">
      <w:pPr>
        <w:pStyle w:val="Cita"/>
      </w:pPr>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p>
    <w:p w14:paraId="2C2DF0EF" w14:textId="77777777" w:rsidR="003B4DBC" w:rsidRDefault="003B4DBC" w:rsidP="00DD4F56">
      <w:pPr>
        <w:pStyle w:val="Texto"/>
      </w:pPr>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p>
    <w:p w14:paraId="5EDBA2BB" w14:textId="5F508AF4" w:rsidR="003B4DBC" w:rsidRPr="008017B3" w:rsidRDefault="003B4DBC" w:rsidP="00DD4F56">
      <w:pPr>
        <w:pStyle w:val="Cita"/>
      </w:pPr>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p>
    <w:p w14:paraId="0B6E587B" w14:textId="66D90A06" w:rsidR="003B4DBC" w:rsidRDefault="003B4DBC" w:rsidP="00DD4F56">
      <w:pPr>
        <w:pStyle w:val="Ttulo3"/>
      </w:pPr>
      <w:bookmarkStart w:id="47" w:name="_Toc517796551"/>
      <w:r>
        <w:t>Herramienta Informática</w:t>
      </w:r>
      <w:bookmarkEnd w:id="47"/>
    </w:p>
    <w:p w14:paraId="2EB2D56D" w14:textId="04300530" w:rsidR="003B4DBC" w:rsidRDefault="003B4DBC" w:rsidP="00DD4F56">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14:paraId="66E02469" w14:textId="26D1E4F0" w:rsidR="003B4DBC" w:rsidRDefault="003B4DBC" w:rsidP="00DD4F56">
      <w:pPr>
        <w:pStyle w:val="Texto"/>
        <w:rPr>
          <w:lang w:val="es-ES_tradnl"/>
        </w:rPr>
      </w:pPr>
      <w:r w:rsidRPr="00DF2384">
        <w:t>Todo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14:paraId="3FE1ABC8" w14:textId="77777777" w:rsidR="003B4DBC" w:rsidRPr="0075079D" w:rsidRDefault="003B4DBC" w:rsidP="003B4DBC">
      <w:pPr>
        <w:pStyle w:val="Cita"/>
      </w:pPr>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4F87F71D" w14:textId="77777777" w:rsidR="003B4DBC" w:rsidRDefault="003B4DBC" w:rsidP="00DD4F56">
      <w:pPr>
        <w:pStyle w:val="Texto"/>
      </w:pPr>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14:paraId="1C3DF264" w14:textId="77777777" w:rsidR="003B4DBC" w:rsidRPr="00DF2384" w:rsidRDefault="003B4DBC" w:rsidP="003B4DBC">
      <w:pPr>
        <w:pStyle w:val="Cita"/>
      </w:pPr>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F88AA4B" w14:textId="77777777" w:rsidR="003B4DBC" w:rsidRDefault="003B4DBC" w:rsidP="00DD4F56">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p>
    <w:p w14:paraId="6CD7658F" w14:textId="77777777" w:rsidR="003B4DBC" w:rsidRDefault="003B4DBC" w:rsidP="003B4DBC">
      <w:pPr>
        <w:pStyle w:val="Cita"/>
      </w:pPr>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p>
    <w:p w14:paraId="1E60193C" w14:textId="77777777" w:rsidR="003B4DBC" w:rsidRDefault="003B4DBC" w:rsidP="00DD4F56">
      <w:pPr>
        <w:pStyle w:val="Ttulo3"/>
      </w:pPr>
      <w:bookmarkStart w:id="48" w:name="_Toc517796552"/>
      <w:r>
        <w:t>Adicionales mencionados por los entrevistados</w:t>
      </w:r>
      <w:bookmarkEnd w:id="48"/>
    </w:p>
    <w:p w14:paraId="1FAB2023" w14:textId="57235B0D" w:rsidR="003B4DBC" w:rsidRDefault="003B4DBC" w:rsidP="00DD4F56">
      <w:pPr>
        <w:pStyle w:val="Texto"/>
      </w:pPr>
      <w:r>
        <w:t xml:space="preserve">Adicionalmente a las preguntas efectuadas, los entrevistados mencionaron los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w:t>
      </w:r>
      <w:r>
        <w:lastRenderedPageBreak/>
        <w:t>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alidas por parte de los ciudadanos.</w:t>
      </w:r>
    </w:p>
    <w:p w14:paraId="02FC8F59" w14:textId="77777777" w:rsidR="003B4DBC" w:rsidRDefault="003B4DBC" w:rsidP="003B4DBC">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2E13F863" w14:textId="77777777" w:rsidR="003B4DBC" w:rsidRPr="009C3A61" w:rsidRDefault="003B4DBC" w:rsidP="00DD4F56">
      <w:pPr>
        <w:pStyle w:val="Texto"/>
      </w:pPr>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i, mientras que los ciudadanos mencionaron la importancia de reclamos, la educación que se le da a los ciudadanos </w:t>
      </w:r>
      <w:r>
        <w:lastRenderedPageBreak/>
        <w:t>sobre servicios y la informatización del proceso de gestión de reclamos con el uso de una herramienta informática.</w:t>
      </w:r>
    </w:p>
    <w:p w14:paraId="4F2CCA81" w14:textId="77777777" w:rsidR="003B4DBC" w:rsidRPr="002826AD" w:rsidRDefault="003B4DBC" w:rsidP="003B4DBC">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14:paraId="42D6BD7C" w14:textId="40934804" w:rsidR="00A0375B" w:rsidRPr="008D23C7" w:rsidRDefault="00A0375B" w:rsidP="008D23C7">
      <w:pPr>
        <w:pStyle w:val="Ttulo3"/>
      </w:pPr>
      <w:bookmarkStart w:id="49" w:name="_Toc517796553"/>
      <w:r w:rsidRPr="008D23C7">
        <w:t>Tabla</w:t>
      </w:r>
      <w:r w:rsidR="005C0CEB">
        <w:t>s</w:t>
      </w:r>
      <w:r w:rsidRPr="008D23C7">
        <w:t xml:space="preserve"> de hallazgos resaltantes</w:t>
      </w:r>
      <w:bookmarkEnd w:id="49"/>
      <w:r w:rsidR="001C33EF" w:rsidRPr="008D23C7">
        <w:t xml:space="preserve"> </w:t>
      </w:r>
    </w:p>
    <w:p w14:paraId="28DFFC51" w14:textId="41C5B551" w:rsidR="00EA0533" w:rsidRDefault="00A0375B" w:rsidP="008D23C7">
      <w:pPr>
        <w:pStyle w:val="Texto"/>
      </w:pPr>
      <w:r w:rsidRPr="00BA156B">
        <w:t>Luego de realizar el análisis por tipo de usuario, se resumieron los hallazgos más resaltantes en la siguiente tabla.</w:t>
      </w:r>
    </w:p>
    <w:p w14:paraId="4AE4DE8F" w14:textId="0946C312" w:rsidR="00F46AAA" w:rsidRDefault="00F46AAA" w:rsidP="00DD4F56">
      <w:pPr>
        <w:pStyle w:val="Ttulo4"/>
        <w:numPr>
          <w:ilvl w:val="0"/>
          <w:numId w:val="45"/>
        </w:numPr>
      </w:pPr>
      <w:r>
        <w:t xml:space="preserve">Objetivos a cumplir dentro del </w:t>
      </w:r>
      <w:r w:rsidR="00E94926">
        <w:t>software</w:t>
      </w:r>
      <w:r>
        <w:t>:</w:t>
      </w:r>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trPr>
        <w:tc>
          <w:tcPr>
            <w:tcW w:w="3960" w:type="dxa"/>
            <w:vMerge w:val="restart"/>
          </w:tcPr>
          <w:p w14:paraId="4075B9D9" w14:textId="7FA9ADAF" w:rsidR="00F46AAA" w:rsidRDefault="00F46AAA" w:rsidP="008D23C7">
            <w:pPr>
              <w:pStyle w:val="Texto"/>
            </w:pPr>
            <w:r>
              <w:t>Personal de SUSALUD</w:t>
            </w:r>
          </w:p>
        </w:tc>
        <w:tc>
          <w:tcPr>
            <w:tcW w:w="3961" w:type="dxa"/>
          </w:tcPr>
          <w:p w14:paraId="7F679AA3" w14:textId="4301A913" w:rsidR="00F46AAA" w:rsidRDefault="00F46AAA" w:rsidP="00F46AAA">
            <w:pPr>
              <w:pStyle w:val="Texto"/>
            </w:pPr>
            <w:r>
              <w:t>Difundir la cultura de derechos en salud del ciudadano.</w:t>
            </w:r>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r w:rsidRPr="00BA156B">
              <w:t>Desmitificar el reclamo</w:t>
            </w:r>
            <w:r>
              <w:t>.</w:t>
            </w:r>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r>
              <w:t>Conocer parte positiva de las IPRESS.</w:t>
            </w:r>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r>
              <w:t>Visualizar pasos realizados para resolución de reclamos.</w:t>
            </w:r>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r>
              <w:t>Brindar información fácil de entender por los ciudadanos y gestores.</w:t>
            </w:r>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r>
              <w:t>Acortar procesos de resolución de reclamos.</w:t>
            </w:r>
          </w:p>
        </w:tc>
      </w:tr>
      <w:tr w:rsidR="00F46AAA" w14:paraId="1282B97B" w14:textId="77777777" w:rsidTr="00F46AAA">
        <w:trPr>
          <w:trHeight w:val="576"/>
        </w:trPr>
        <w:tc>
          <w:tcPr>
            <w:tcW w:w="3960" w:type="dxa"/>
            <w:vMerge w:val="restart"/>
          </w:tcPr>
          <w:p w14:paraId="6F15F2D3" w14:textId="5D98DC36" w:rsidR="00F46AAA" w:rsidRDefault="00F46AAA" w:rsidP="00F46AAA">
            <w:pPr>
              <w:pStyle w:val="Texto"/>
            </w:pPr>
            <w:r>
              <w:t>Gestores de IPRESS</w:t>
            </w:r>
          </w:p>
        </w:tc>
        <w:tc>
          <w:tcPr>
            <w:tcW w:w="3961" w:type="dxa"/>
          </w:tcPr>
          <w:p w14:paraId="381180B0" w14:textId="60D7E429" w:rsidR="00F46AAA" w:rsidRDefault="00F46AAA" w:rsidP="00F46AAA">
            <w:pPr>
              <w:pStyle w:val="Texto"/>
            </w:pPr>
            <w:r>
              <w:t>Identificar sus fallas dentro de procesos internos.</w:t>
            </w:r>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r>
              <w:t>Contar con medios para dar seguimiento a reclamos.</w:t>
            </w:r>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r>
              <w:t>Obtener de estadísticas y reportes precisos para toma de decisiones.</w:t>
            </w:r>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r>
              <w:t>Obtener recomendaciones de ciudadanos por medio de la participación activa de ellos.</w:t>
            </w:r>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r>
              <w:t>Educar a ciudadanos sobre servicios de salud brindados.</w:t>
            </w:r>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r>
              <w:t>Visualizar pasos realizados para resolución de reclamos anteriores.</w:t>
            </w:r>
          </w:p>
        </w:tc>
      </w:tr>
      <w:tr w:rsidR="00797ADC" w14:paraId="39B213AD" w14:textId="77777777" w:rsidTr="00797ADC">
        <w:trPr>
          <w:trHeight w:val="516"/>
        </w:trPr>
        <w:tc>
          <w:tcPr>
            <w:tcW w:w="3960" w:type="dxa"/>
            <w:vMerge w:val="restart"/>
          </w:tcPr>
          <w:p w14:paraId="3C12597C" w14:textId="4C44DFC7" w:rsidR="00797ADC" w:rsidRDefault="00797ADC" w:rsidP="00F46AAA">
            <w:pPr>
              <w:pStyle w:val="Texto"/>
            </w:pPr>
            <w:r>
              <w:t>Ciudadanos</w:t>
            </w:r>
          </w:p>
        </w:tc>
        <w:tc>
          <w:tcPr>
            <w:tcW w:w="3961" w:type="dxa"/>
          </w:tcPr>
          <w:p w14:paraId="26FFAD8F" w14:textId="6B50291C" w:rsidR="00797ADC" w:rsidRDefault="0015231C" w:rsidP="00F46AAA">
            <w:pPr>
              <w:pStyle w:val="Texto"/>
            </w:pPr>
            <w:r>
              <w:t>Colocar un reclamo de forma simple y con posibilidad de subir material multimedia.</w:t>
            </w:r>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r>
              <w:t>Saber quién está gestionando la resolución del reclamo.</w:t>
            </w:r>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r>
              <w:t>Visualizar estadísticas para tomar decisiones sobre próximas atenciones en salud.</w:t>
            </w:r>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r>
              <w:t>Visualizar recomendaciones de otros pacientes.</w:t>
            </w:r>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r>
              <w:t>Mejorar la comunicación con personal de la IPRESS.</w:t>
            </w:r>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r>
              <w:t>Cambiar percepción de reclamos de un fastidio al reflejo de la atención brindada.</w:t>
            </w:r>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r>
              <w:t>Hacer saber a la IPRESS sus fallas en atención.</w:t>
            </w:r>
          </w:p>
        </w:tc>
      </w:tr>
    </w:tbl>
    <w:p w14:paraId="2BC97892" w14:textId="6E266092" w:rsidR="005C0CEB" w:rsidRPr="0051206E" w:rsidRDefault="00F305B6" w:rsidP="005C0CEB">
      <w:pPr>
        <w:pStyle w:val="Texto"/>
        <w:jc w:val="center"/>
        <w:rPr>
          <w:sz w:val="22"/>
        </w:rPr>
      </w:pPr>
      <w:r w:rsidRPr="00F305B6">
        <w:rPr>
          <w:sz w:val="22"/>
        </w:rPr>
        <w:t xml:space="preserve">Tabla Nº </w:t>
      </w:r>
      <w:r>
        <w:rPr>
          <w:sz w:val="22"/>
        </w:rPr>
        <w:t>2</w:t>
      </w:r>
      <w:r w:rsidR="005C0CEB" w:rsidRPr="0051206E">
        <w:rPr>
          <w:sz w:val="22"/>
        </w:rPr>
        <w:t xml:space="preserve">. Tabla de hallazgos </w:t>
      </w:r>
      <w:r w:rsidR="005C0CEB">
        <w:rPr>
          <w:sz w:val="22"/>
        </w:rPr>
        <w:t>objetivos</w:t>
      </w:r>
      <w:r w:rsidR="005C0CEB" w:rsidRPr="005C0CEB">
        <w:rPr>
          <w:sz w:val="22"/>
        </w:rPr>
        <w:t xml:space="preserve"> encontrad</w:t>
      </w:r>
      <w:r w:rsidR="005C0CEB">
        <w:rPr>
          <w:sz w:val="22"/>
        </w:rPr>
        <w:t>o</w:t>
      </w:r>
      <w:r w:rsidR="005C0CEB" w:rsidRPr="0051206E">
        <w:rPr>
          <w:sz w:val="22"/>
        </w:rPr>
        <w:t>s por tipo de usuario.</w:t>
      </w:r>
    </w:p>
    <w:p w14:paraId="493AEAB7" w14:textId="3BF9EEDA" w:rsidR="00F46AAA" w:rsidRDefault="0015231C" w:rsidP="0051206E">
      <w:pPr>
        <w:pStyle w:val="Ttulo4"/>
      </w:pPr>
      <w:r>
        <w:t>Desafíos</w:t>
      </w:r>
      <w:r w:rsidR="00F46AAA">
        <w:t xml:space="preserve"> y Limitaciones</w:t>
      </w:r>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trPr>
        <w:tc>
          <w:tcPr>
            <w:tcW w:w="3960" w:type="dxa"/>
            <w:vMerge w:val="restart"/>
          </w:tcPr>
          <w:p w14:paraId="2E50C7E1" w14:textId="73778B3A" w:rsidR="00F46AAA" w:rsidRDefault="00F46AAA" w:rsidP="008D23C7">
            <w:pPr>
              <w:pStyle w:val="Texto"/>
            </w:pPr>
            <w:r>
              <w:t>Personal de SUSALUD</w:t>
            </w:r>
          </w:p>
        </w:tc>
        <w:tc>
          <w:tcPr>
            <w:tcW w:w="3961" w:type="dxa"/>
          </w:tcPr>
          <w:p w14:paraId="6C10C8DE" w14:textId="002524AC" w:rsidR="00F46AAA" w:rsidRDefault="00F46AAA" w:rsidP="008D23C7">
            <w:pPr>
              <w:pStyle w:val="Texto"/>
            </w:pPr>
            <w:r>
              <w:t>Poblaciones lejanas con poca o nula conectividad.</w:t>
            </w:r>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r>
              <w:t>Mala gestión de recursos económicos por parte de IPRESS.</w:t>
            </w:r>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r>
              <w:t>Personas no letradas.</w:t>
            </w:r>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r>
              <w:t>No hay procedimientos claros sobre cómo reaccionar para resolver reclamos.</w:t>
            </w:r>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r>
              <w:t>Reclamos son vistos como trabas u ofensas hacia el personal prestador de salud.</w:t>
            </w:r>
          </w:p>
        </w:tc>
      </w:tr>
      <w:tr w:rsidR="000E7F05" w14:paraId="7E61175E" w14:textId="77777777" w:rsidTr="00F46AAA">
        <w:trPr>
          <w:trHeight w:val="576"/>
        </w:trPr>
        <w:tc>
          <w:tcPr>
            <w:tcW w:w="3960" w:type="dxa"/>
            <w:vMerge w:val="restart"/>
          </w:tcPr>
          <w:p w14:paraId="4E0037E8" w14:textId="4C25208A" w:rsidR="000E7F05" w:rsidRDefault="000E7F05" w:rsidP="008D23C7">
            <w:pPr>
              <w:pStyle w:val="Texto"/>
            </w:pPr>
            <w:r>
              <w:lastRenderedPageBreak/>
              <w:t>Gestores de IPRESS</w:t>
            </w:r>
          </w:p>
        </w:tc>
        <w:tc>
          <w:tcPr>
            <w:tcW w:w="3961" w:type="dxa"/>
          </w:tcPr>
          <w:p w14:paraId="796DA508" w14:textId="310CB23E" w:rsidR="000E7F05" w:rsidRDefault="000E7F05" w:rsidP="008D23C7">
            <w:pPr>
              <w:pStyle w:val="Texto"/>
            </w:pPr>
            <w:r>
              <w:t>Reclamos son vistos de manera negativa.</w:t>
            </w:r>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r>
              <w:t>Falta de comunicación con SUSALUD.</w:t>
            </w:r>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r>
              <w:t>Excesiva delegación para resolución de reclamos.</w:t>
            </w:r>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r>
              <w:t>Procesos largos para resolución de reclamos.</w:t>
            </w:r>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r>
              <w:t>Ciudadanos que reclaman con frecuencia sin sustento.</w:t>
            </w:r>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r>
              <w:t>Resolución de reclamos de manera aislada y sin identificación del problema en trasfondo.</w:t>
            </w:r>
          </w:p>
        </w:tc>
      </w:tr>
      <w:tr w:rsidR="0015231C" w14:paraId="02F8D784" w14:textId="77777777" w:rsidTr="0015231C">
        <w:trPr>
          <w:trHeight w:val="531"/>
        </w:trPr>
        <w:tc>
          <w:tcPr>
            <w:tcW w:w="3960" w:type="dxa"/>
            <w:vMerge w:val="restart"/>
          </w:tcPr>
          <w:p w14:paraId="6DCA6DE7" w14:textId="475E1A56" w:rsidR="0015231C" w:rsidRDefault="0015231C" w:rsidP="008D23C7">
            <w:pPr>
              <w:pStyle w:val="Texto"/>
            </w:pPr>
            <w:r>
              <w:t>Ciudadanos</w:t>
            </w:r>
          </w:p>
        </w:tc>
        <w:tc>
          <w:tcPr>
            <w:tcW w:w="3961" w:type="dxa"/>
          </w:tcPr>
          <w:p w14:paraId="09E72165" w14:textId="7BBDF1FD" w:rsidR="0015231C" w:rsidRDefault="0015231C" w:rsidP="008D23C7">
            <w:pPr>
              <w:pStyle w:val="Texto"/>
            </w:pPr>
            <w:r>
              <w:t>Personas no proclives al uso de tecnología.</w:t>
            </w:r>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r>
              <w:t>Ciudadanos no sabe sobre que debe reclamar y que no.</w:t>
            </w:r>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r>
              <w:t>Poco contacto de las autoridades con reclamos presentados por ciudadanos.</w:t>
            </w:r>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r>
              <w:t>Falta de capacidad de decisión y de autonomía para resolución de reclamos en niveles bajos de atención.</w:t>
            </w:r>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r>
              <w:t>Tiempos largos para resolución de reclamos.</w:t>
            </w:r>
          </w:p>
        </w:tc>
      </w:tr>
    </w:tbl>
    <w:p w14:paraId="5E334282" w14:textId="54B708DB" w:rsidR="00A0375B" w:rsidRPr="0051206E" w:rsidRDefault="000E179A" w:rsidP="008D23C7">
      <w:pPr>
        <w:pStyle w:val="Texto"/>
        <w:jc w:val="center"/>
        <w:rPr>
          <w:sz w:val="22"/>
        </w:rPr>
      </w:pPr>
      <w:r w:rsidRPr="0051206E">
        <w:rPr>
          <w:sz w:val="22"/>
        </w:rPr>
        <w:t xml:space="preserve">Tabla Nº </w:t>
      </w:r>
      <w:r w:rsidR="00F305B6">
        <w:rPr>
          <w:sz w:val="22"/>
        </w:rPr>
        <w:t>3</w:t>
      </w:r>
      <w:r w:rsidRPr="0051206E">
        <w:rPr>
          <w:sz w:val="22"/>
        </w:rPr>
        <w:t xml:space="preserve">. Tabla de </w:t>
      </w:r>
      <w:r w:rsidR="00A0375B" w:rsidRPr="0051206E">
        <w:rPr>
          <w:sz w:val="22"/>
        </w:rPr>
        <w:t xml:space="preserve">hallazgos </w:t>
      </w:r>
      <w:r w:rsidR="005C0CEB" w:rsidRPr="0051206E">
        <w:rPr>
          <w:sz w:val="22"/>
        </w:rPr>
        <w:t>desafíos y limitaciones encontradas</w:t>
      </w:r>
      <w:r w:rsidR="00A0375B" w:rsidRPr="0051206E">
        <w:rPr>
          <w:sz w:val="22"/>
        </w:rPr>
        <w:t xml:space="preserve"> </w:t>
      </w:r>
      <w:r w:rsidRPr="0051206E">
        <w:rPr>
          <w:sz w:val="22"/>
        </w:rPr>
        <w:t>por tipo de usuario.</w:t>
      </w:r>
    </w:p>
    <w:p w14:paraId="6F8B580E" w14:textId="77777777" w:rsidR="00820042" w:rsidRPr="008D23C7" w:rsidRDefault="00820042" w:rsidP="008D23C7">
      <w:pPr>
        <w:pStyle w:val="Ttulo3"/>
      </w:pPr>
      <w:bookmarkStart w:id="50" w:name="_Toc517796554"/>
      <w:r w:rsidRPr="008D23C7">
        <w:t>Tabla de requerimientos</w:t>
      </w:r>
      <w:bookmarkEnd w:id="50"/>
    </w:p>
    <w:p w14:paraId="4745D140" w14:textId="0DF73C9C"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r w:rsidR="00E94926">
        <w:t>software</w:t>
      </w:r>
      <w:r w:rsidR="00A63767">
        <w:t xml:space="preserve"> </w:t>
      </w:r>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132B7384" w:rsidR="00BD5BF4" w:rsidRPr="008D23C7" w:rsidRDefault="00D8310C" w:rsidP="008D23C7">
      <w:pPr>
        <w:pStyle w:val="Texto"/>
      </w:pPr>
      <w:r w:rsidRPr="00BA156B">
        <w:lastRenderedPageBreak/>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r w:rsidR="00E94926">
        <w:t>software</w:t>
      </w:r>
      <w:r w:rsidR="006F4488" w:rsidRPr="00BA156B">
        <w:t xml:space="preserve"> sin tener que realizar un </w:t>
      </w:r>
      <w:r w:rsidR="00E94926">
        <w:t>software</w:t>
      </w:r>
      <w:r w:rsidR="006F4488" w:rsidRPr="00BA156B">
        <w:t xml:space="preserve"> diferente para cada uno de ellos. 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04FB4E4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r w:rsidR="00E94926">
              <w:rPr>
                <w:rFonts w:cs="Times New Roman"/>
                <w:color w:val="000000"/>
                <w:lang w:val="es-PE"/>
              </w:rPr>
              <w:t>software</w:t>
            </w:r>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37F6733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r w:rsidR="00E94926">
              <w:rPr>
                <w:rFonts w:cs="Times New Roman"/>
                <w:color w:val="000000"/>
                <w:lang w:val="es-PE"/>
              </w:rPr>
              <w:t>software</w:t>
            </w:r>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3534B8C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r w:rsidR="001D2091">
              <w:rPr>
                <w:rFonts w:cs="Times New Roman"/>
                <w:color w:val="000000"/>
                <w:lang w:val="es-PE"/>
              </w:rPr>
              <w:t xml:space="preserve">que </w:t>
            </w:r>
            <w:r w:rsidRPr="00BA156B">
              <w:rPr>
                <w:rFonts w:cs="Times New Roman"/>
                <w:color w:val="000000"/>
                <w:lang w:val="es-PE"/>
              </w:rPr>
              <w:t xml:space="preserve">el </w:t>
            </w:r>
            <w:r w:rsidR="00E94926">
              <w:rPr>
                <w:rFonts w:cs="Times New Roman"/>
                <w:color w:val="000000"/>
                <w:lang w:val="es-PE"/>
              </w:rPr>
              <w:t>software</w:t>
            </w:r>
            <w:r w:rsidRPr="00BA156B">
              <w:rPr>
                <w:rFonts w:cs="Times New Roman"/>
                <w:color w:val="000000"/>
                <w:lang w:val="es-PE"/>
              </w:rPr>
              <w:t xml:space="preserve"> </w:t>
            </w:r>
            <w:r w:rsidR="001D2091">
              <w:rPr>
                <w:rFonts w:cs="Times New Roman"/>
                <w:color w:val="000000"/>
                <w:lang w:val="es-PE"/>
              </w:rPr>
              <w:t>tenga</w:t>
            </w:r>
            <w:r w:rsidRPr="00BA156B">
              <w:rPr>
                <w:rFonts w:cs="Times New Roman"/>
                <w:color w:val="000000"/>
                <w:lang w:val="es-PE"/>
              </w:rPr>
              <w:t xml:space="preserve"> pocos</w:t>
            </w:r>
            <w:r w:rsidR="001D2091">
              <w:rPr>
                <w:rFonts w:cs="Times New Roman"/>
                <w:color w:val="000000"/>
                <w:lang w:val="es-PE"/>
              </w:rPr>
              <w:t xml:space="preserve"> y sencillos</w:t>
            </w:r>
            <w:r w:rsidRPr="00BA156B">
              <w:rPr>
                <w:rFonts w:cs="Times New Roman"/>
                <w:color w:val="000000"/>
                <w:lang w:val="es-PE"/>
              </w:rPr>
              <w:t xml:space="preserve"> pasos </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42A2880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704A7D6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4B94C4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03B02FD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1927075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0950969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3AD71AC"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r w:rsidR="00E94926">
              <w:rPr>
                <w:rFonts w:cs="Times New Roman"/>
                <w:color w:val="000000"/>
                <w:lang w:val="es-PE"/>
              </w:rPr>
              <w:t>software</w:t>
            </w:r>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5FEEBF6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6530DBA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1E6799B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077FF71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5336F463"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r w:rsidR="00E94926">
              <w:rPr>
                <w:rFonts w:cs="Times New Roman"/>
                <w:color w:val="000000"/>
                <w:lang w:val="es-PE"/>
              </w:rPr>
              <w:t>software</w:t>
            </w:r>
            <w:r w:rsidR="00234025">
              <w:rPr>
                <w:rFonts w:cs="Times New Roman"/>
                <w:color w:val="000000"/>
                <w:lang w:val="es-PE"/>
              </w:rPr>
              <w:t xml:space="preserve"> </w:t>
            </w:r>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E4A5B4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r w:rsidR="00E94926">
              <w:rPr>
                <w:rFonts w:cs="Times New Roman"/>
                <w:color w:val="000000"/>
                <w:lang w:val="es-PE"/>
              </w:rPr>
              <w:t>software</w:t>
            </w:r>
            <w:r w:rsidR="00234025">
              <w:rPr>
                <w:rFonts w:cs="Times New Roman"/>
                <w:color w:val="000000"/>
                <w:lang w:val="es-PE"/>
              </w:rPr>
              <w:t xml:space="preserve"> </w:t>
            </w:r>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1" w:name="_Toc517796555"/>
      <w:r w:rsidRPr="008D23C7">
        <w:lastRenderedPageBreak/>
        <w:t>Reclasificación de la Tabla de Clasificación de Reclamos</w:t>
      </w:r>
      <w:bookmarkEnd w:id="51"/>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2" w:name="_Toc517796556"/>
      <w:r w:rsidRPr="00D756B8">
        <w:lastRenderedPageBreak/>
        <w:t>Fase de Diseño</w:t>
      </w:r>
      <w:bookmarkEnd w:id="52"/>
    </w:p>
    <w:p w14:paraId="04CA0BDA" w14:textId="493FEFE9" w:rsidR="008E0B0A" w:rsidRDefault="008E0B0A" w:rsidP="00842BF2">
      <w:pPr>
        <w:pStyle w:val="Texto"/>
      </w:pPr>
      <w:r>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14:paraId="5A3AA707" w14:textId="059D4A94" w:rsidR="007D7316" w:rsidRDefault="003E111A" w:rsidP="00842BF2">
      <w:pPr>
        <w:pStyle w:val="Texto"/>
      </w:pPr>
      <w:r w:rsidRPr="00BA156B">
        <w:t xml:space="preserve">Con los requerimientos del </w:t>
      </w:r>
      <w:r w:rsidR="00E94926">
        <w:t>software</w:t>
      </w:r>
      <w:r w:rsidRPr="00BA156B">
        <w:t xml:space="preserve"> identificados, se </w:t>
      </w:r>
      <w:r w:rsidR="00F931EE" w:rsidRPr="00BA156B">
        <w:t>pasó</w:t>
      </w:r>
      <w:r w:rsidRPr="00BA156B">
        <w:t xml:space="preserve"> a la fase de diseño</w:t>
      </w:r>
      <w:r w:rsidR="008B5507" w:rsidRPr="00BA156B">
        <w:t xml:space="preserve">. </w:t>
      </w:r>
      <w:r w:rsidR="008E0B0A">
        <w:t xml:space="preserve">En primer lugar, considerando características de diseño especifico por cada tipo de usuario, se </w:t>
      </w:r>
      <w:r w:rsidR="00CF573B">
        <w:t xml:space="preserve">delimitó que características de diseño implicaban varias pantallas dentro del software planteado. Se consideró la información solicitada por normativa para </w:t>
      </w:r>
      <w:r w:rsidR="007D7316">
        <w:t>el formulario de</w:t>
      </w:r>
      <w:r w:rsidR="00CF573B">
        <w:t xml:space="preserve"> un</w:t>
      </w:r>
      <w:r w:rsidR="007D7316">
        <w:t>a</w:t>
      </w:r>
      <w:r w:rsidR="00CF573B">
        <w:t xml:space="preserve"> </w:t>
      </w:r>
      <w:r w:rsidR="007D7316">
        <w:t>solicitud</w:t>
      </w:r>
      <w:r w:rsidR="00CF573B">
        <w:t xml:space="preserve"> y se dividió el tipo de información solicitada para poder tener un formulario con </w:t>
      </w:r>
      <w:r w:rsidR="005E12DB">
        <w:t>3 pasos donde cada paso pidiera información específica</w:t>
      </w:r>
      <w:r w:rsidR="007D7316">
        <w:t xml:space="preserve"> sobre lo ocurrido</w:t>
      </w:r>
      <w:r w:rsidR="005E12DB">
        <w:t>.</w:t>
      </w:r>
      <w:r w:rsidR="007D7316">
        <w:t xml:space="preserve"> </w:t>
      </w:r>
      <w:r w:rsidR="00F61885">
        <w:t xml:space="preserve">Esta vista iba a encontrarse disponible para gestores de IPRESS y ciudadanos, solo diferenciándose que los gestores de IPRESS no iban a poder seleccionar un establecimiento de salud diferente al que tuvieran asignados a su usuario. </w:t>
      </w:r>
      <w:r w:rsidR="007D7316">
        <w:t xml:space="preserve">Se delimitó de esta manera ya que se pensó que representaría una forma fluida en la que el ciudadano solicitante pudiera colocar tanto información del suceso como suya para identificación. </w:t>
      </w:r>
      <w:r w:rsidR="005E12DB">
        <w:t xml:space="preserve"> La primera parte pedía que tipo de solitud (consulta, reclamos o sugerencia) se iba a colocar así como información del establecimiento de salud en que ocurrió el hecho.</w:t>
      </w:r>
      <w:r w:rsidR="005E12DB" w:rsidRPr="005E12DB">
        <w:t xml:space="preserve"> </w:t>
      </w:r>
      <w:r w:rsidR="005E12DB">
        <w:t xml:space="preserve">El segundo paso pedía información personal sobre la persona que estaba interponiendo la solicitud y, en </w:t>
      </w:r>
      <w:r w:rsidR="005E12DB">
        <w:lastRenderedPageBreak/>
        <w:t xml:space="preserve">caso ser necesario, la información de la persona afectada </w:t>
      </w:r>
      <w:r w:rsidR="007D7316">
        <w:t>e</w:t>
      </w:r>
      <w:r w:rsidR="005E12DB">
        <w:t xml:space="preserve"> información acerca del hecho ocurrido. </w:t>
      </w:r>
      <w:r w:rsidR="007D7316">
        <w:t xml:space="preserve">El tercer paso solo pedía información sobre como contactar a la persona que estaba interponiendo la solicitud.   </w:t>
      </w:r>
      <w:r w:rsidR="005E12DB">
        <w:t>Posteriormente, se delimito que era necesario añadir 2 pasos adicionales, uno de resumen de lo interpuesto por el usuario para que pueda ser revisada y corregida en caso hubiera ocurrido un error y un paso de confirmación del envió de la solicitud  con un numero de confirmación</w:t>
      </w:r>
      <w:r w:rsidR="007D7316">
        <w:t xml:space="preserve"> y el anuncio que se envió una copia de la solicitud al correo electrónico</w:t>
      </w:r>
      <w:r w:rsidR="005E12DB">
        <w:t>.</w:t>
      </w:r>
      <w:r w:rsidR="007D7316">
        <w:t xml:space="preserve"> </w:t>
      </w:r>
      <w:r w:rsidR="005E12DB">
        <w:t xml:space="preserve"> </w:t>
      </w:r>
      <w:r w:rsidR="007D7316">
        <w:t>Ya que el componente principal de este software seria el formulario para colocar una solicitud, fue la característica de diseño m</w:t>
      </w:r>
      <w:r w:rsidR="001144DA">
        <w:t xml:space="preserve">ás elaborada y detallada. </w:t>
      </w:r>
    </w:p>
    <w:p w14:paraId="71C6D80B" w14:textId="77777777" w:rsidR="001144DA" w:rsidRDefault="001144DA" w:rsidP="00842BF2">
      <w:pPr>
        <w:pStyle w:val="Texto"/>
      </w:pPr>
      <w:r>
        <w:t>Adicionalmente, el software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14:paraId="68FEB715" w14:textId="11F34097" w:rsidR="001144DA" w:rsidRDefault="001144DA" w:rsidP="00842BF2">
      <w:pPr>
        <w:pStyle w:val="Texto"/>
      </w:pPr>
      <w:r>
        <w:lastRenderedPageBreak/>
        <w:t>Otras pantallas planteadas fueron las de ‘Solicitudes Vigentes’ e ‘Histórico de Solicitudes’</w:t>
      </w:r>
      <w:r w:rsidR="00F61885">
        <w:t>. Estas pantallas solo iban a encontrarse disponibles para gestores de IPRESS y personal de SUSALUD y</w:t>
      </w:r>
      <w:r>
        <w:t xml:space="preserve"> en ellas se podían exclusivamente visualizar los reclamos vigentes que no habían sido resueltos todavía y los que ya habían sido resueltos respectivamente. En ambas pantallas se podría visualizar </w:t>
      </w:r>
      <w:r w:rsidR="00F61885">
        <w:t xml:space="preserve">cuando y cuáles fueron </w:t>
      </w:r>
      <w:r>
        <w:t>los pasos realizados para encontrar una soluci</w:t>
      </w:r>
      <w:r w:rsidR="00F61885">
        <w:t>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14:paraId="3FFA1360" w14:textId="430DF840" w:rsidR="007D7316" w:rsidRDefault="00F61885" w:rsidP="00842BF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w:t>
      </w:r>
      <w:r w:rsidR="00F37427">
        <w:t>médica</w:t>
      </w:r>
      <w:r>
        <w:t xml:space="preserve"> y para el personal de SUSALUD, poder decidir donde era necesaria una fiscalización. En el caso de los gestores de IPRESS, </w:t>
      </w:r>
      <w:r w:rsidR="00F37427">
        <w:t xml:space="preserve">solo iban a poder visualizar estadísticas de la misma IPRESS para poder encontrar en qué áreas era prioritario realizar proyectos de mejora. </w:t>
      </w:r>
    </w:p>
    <w:p w14:paraId="47AD0D7F" w14:textId="03E05929" w:rsidR="00F61885" w:rsidRDefault="00F61885" w:rsidP="00842BF2">
      <w:pPr>
        <w:pStyle w:val="Texto"/>
      </w:pPr>
      <w:r>
        <w:t xml:space="preserve">Finalmente, </w:t>
      </w:r>
      <w:r w:rsidR="00F37427">
        <w:t xml:space="preserve">se vio necesaria la creación de dos tipos de páginas de ingreso, una para los ciudadanos donde se tenían que identificar con su número de Documento </w:t>
      </w:r>
      <w:r w:rsidR="00F37427">
        <w:lastRenderedPageBreak/>
        <w:t>Nacional de Identidad (DNI) y se iba a validar dicho numero colocando la fecha de su nacimiento. Esto se hizo como una forma de protección para evitar que un ciudadano pueda anteponer varias solicitudes pidiendo lo mismo utilizando diferentes DNIs. En el caso de gestores de IPRESS y personal de SUSALUD, se hizo una página de inicio en donde iban a poder ingresar con un usuario y contraseña que hubiera sido creado por el administrador del software.</w:t>
      </w:r>
    </w:p>
    <w:p w14:paraId="7EDBF066" w14:textId="51F3DE93" w:rsidR="009D6532" w:rsidRDefault="009D6532" w:rsidP="00842BF2">
      <w:pPr>
        <w:pStyle w:val="Texto"/>
      </w:pPr>
      <w:r>
        <w:t>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software o periodicidad de un respaldo de la información almacenada dentro del software. Ellos no fueron considerados ya que el alcance de este proyecto era menor a esos detalles que son de importancia para la implementación del software mas no para la ideación del diseño del mismo.</w:t>
      </w:r>
    </w:p>
    <w:p w14:paraId="6B807925" w14:textId="56F5C88E" w:rsidR="007A411A" w:rsidRPr="00BA156B" w:rsidRDefault="00331B1D" w:rsidP="00842BF2">
      <w:pPr>
        <w:pStyle w:val="Texto"/>
      </w:pPr>
      <w:r>
        <w:t xml:space="preserve">Con estas características de diseño </w:t>
      </w:r>
      <w:r w:rsidR="009D6532">
        <w:t xml:space="preserve">definidas en pantallas a diseñarse,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r w:rsidR="00E94926">
        <w:t>software</w:t>
      </w:r>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r w:rsidR="00E94926">
        <w:t>software</w:t>
      </w:r>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r w:rsidR="001B1619" w:rsidRPr="00BA156B">
        <w:t xml:space="preserve"> Debido a que los tipos de usuario tienen </w:t>
      </w:r>
      <w:r w:rsidR="009D6532">
        <w:t>objetivos</w:t>
      </w:r>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r w:rsidRPr="0089635F">
        <w:rPr>
          <w:lang w:val="es-PE"/>
        </w:rPr>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89635F">
        <w:rPr>
          <w:lang w:val="es-PE"/>
        </w:rPr>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89635F">
        <w:rPr>
          <w:lang w:val="es-PE"/>
        </w:rPr>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89635F">
        <w:rPr>
          <w:lang w:val="es-PE"/>
        </w:rPr>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2E1BC707"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r w:rsidR="00E94926">
        <w:t>software</w:t>
      </w:r>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53" w:name="_Toc517796557"/>
      <w:r w:rsidRPr="00BA156B">
        <w:rPr>
          <w:lang w:val="es-PE"/>
        </w:rPr>
        <w:t>Fase de Pruebas</w:t>
      </w:r>
      <w:bookmarkEnd w:id="53"/>
    </w:p>
    <w:p w14:paraId="7B1CAEE0" w14:textId="7AAF3068"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pPr>
      <w:r>
        <w:t xml:space="preserve">El personal de SUSALUD realizaron las tareas indicadas de la manera en que el investigador planteo en un inicio. Dieron comentarios acerca de cómo podía mejorarse agrupándose de forma diferente en el menú para que fuera más intuitivo, cosa que fue tomada para iteraciones con los otros tipos de usuarios adicionalmente. </w:t>
      </w:r>
      <w:r w:rsidR="007C0DFF">
        <w:t>Los problemas que encontraban en la agrupación inicial que se había colocado, era por el uso de la palabra “Vigente” de forma repetitiva en dos sección distintas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w:t>
      </w:r>
      <w:r w:rsidR="001E2FF3">
        <w:t xml:space="preserve"> bien la semaforización</w:t>
      </w:r>
      <w:r w:rsidR="007C0DFF">
        <w:t xml:space="preserve">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software, se mostraron de acuerdo ya que sigue el modelo que ellos cuentan actualmente.</w:t>
      </w:r>
    </w:p>
    <w:p w14:paraId="1703EC45" w14:textId="7EBD6646" w:rsidR="00E6095B" w:rsidRDefault="00E6095B" w:rsidP="00DD4F56">
      <w:pPr>
        <w:pStyle w:val="Cita"/>
        <w:rPr>
          <w:lang w:val="es-PE"/>
        </w:rPr>
      </w:pPr>
      <w:r w:rsidRPr="00E6095B">
        <w:rPr>
          <w:lang w:val="es-PE"/>
        </w:rPr>
        <w:t>"Estoy de acuerdo que primero uno deberia presentar su inconformidad llamalo reclamo o queja, no se que, primero ante la IPRESS y si no estas de acuerdo, ir a SUSALUD"</w:t>
      </w:r>
    </w:p>
    <w:p w14:paraId="205C5DA9" w14:textId="0578FC82" w:rsidR="00E6095B" w:rsidRPr="00DD4F56" w:rsidRDefault="00E6095B" w:rsidP="00DD4F56">
      <w:pPr>
        <w:pStyle w:val="Cita"/>
        <w:rPr>
          <w:lang w:val="es-PE"/>
        </w:rPr>
      </w:pPr>
      <w:r w:rsidRPr="00E6095B">
        <w:rPr>
          <w:lang w:val="es-PE"/>
        </w:rPr>
        <w:t xml:space="preserve">"Se supone que Gestión de las Solicitudes es un detalle de las solicitudes vigentes no? Pero en Gestion de Solicitudes tu abres y encuentras una pestaña de Nuevos y otra pestaña de Vigentes. </w:t>
      </w:r>
      <w:r w:rsidRPr="00E6095B">
        <w:rPr>
          <w:lang w:val="es-PE"/>
        </w:rPr>
        <w:lastRenderedPageBreak/>
        <w:t>O sea, otra vez Vigentes, no deberias tener la misma descripción en el detalle"</w:t>
      </w:r>
    </w:p>
    <w:p w14:paraId="48C33AC2" w14:textId="2C1A2BCD" w:rsidR="001E2FF3" w:rsidRDefault="00C514C4" w:rsidP="00842BF2">
      <w:pPr>
        <w:pStyle w:val="Texto"/>
      </w:pPr>
      <w:r>
        <w:t>En l</w:t>
      </w:r>
      <w:r w:rsidR="001E2FF3">
        <w:t>os gestores de las IPRESS</w:t>
      </w:r>
      <w:r>
        <w:t xml:space="preserve">, se presentaron dos de casos en los que se tuvo que guiar un poco </w:t>
      </w:r>
      <w:r w:rsidR="00B11AB1">
        <w:t>en la interacción</w:t>
      </w:r>
      <w:r>
        <w:t xml:space="preserve"> con el prototipo pero lograron entender de manera correcta los objetivos de cada pantalla, el resto de gestores no presentaron problema</w:t>
      </w:r>
      <w:r w:rsidR="00B11AB1">
        <w:t>s</w:t>
      </w:r>
      <w:r>
        <w:t xml:space="preserve"> en interactuar con el sistema y comprender el objetivo de cada pantalla. Sobre la resolución de tareas, hubo un gestor que propuso pantallas adicionales para hacer más especifica la búsqueda de información</w:t>
      </w:r>
      <w:r w:rsidR="00487969">
        <w:t>, lo cual</w:t>
      </w:r>
      <w:r>
        <w:t xml:space="preserve"> probablemente se debía a conveniencia y rapidez. Sobre la re-clasificación de reclamos, </w:t>
      </w:r>
      <w:r w:rsidR="001272F0">
        <w:t xml:space="preserve">algunos gestores tuvieron un poco de dificultades para poder interactuar con el servicio web donde se estaba mostrando la clasificación, </w:t>
      </w:r>
      <w:r w:rsidR="00487969">
        <w:t>luego</w:t>
      </w:r>
      <w:r w:rsidR="001272F0">
        <w:t xml:space="preserve"> revisaron las categorías </w:t>
      </w:r>
      <w:r w:rsidR="00487969">
        <w:t>planteadas y</w:t>
      </w:r>
      <w:r w:rsidR="001272F0">
        <w:t xml:space="preserve"> no indicaron cambios ante la clasificación presentada. La idea de un sistema centralizado les pareció atractiva y tuvieron comentarios positivos </w:t>
      </w:r>
      <w:r w:rsidR="00487969">
        <w:t>acerca del prototipo presentado. P</w:t>
      </w:r>
      <w:r w:rsidR="001272F0">
        <w:t>resentaron algunos inconvenientes en la ubicación de c</w:t>
      </w:r>
      <w:r w:rsidR="00487969">
        <w:t>iertos elementos en el paso de “C</w:t>
      </w:r>
      <w:r w:rsidR="001272F0">
        <w:t>ontacto</w:t>
      </w:r>
      <w:r w:rsidR="00487969">
        <w:t>”</w:t>
      </w:r>
      <w:r w:rsidR="001272F0">
        <w:t xml:space="preserve"> del ciudadano solicitante </w:t>
      </w:r>
      <w:r w:rsidR="00B11AB1">
        <w:t>y con algunos links que se encontraban mal colocados</w:t>
      </w:r>
      <w:r w:rsidR="00487969">
        <w:t xml:space="preserve"> que fueron solucionados en la siguiente iteración. S</w:t>
      </w:r>
      <w:r w:rsidR="00B11AB1">
        <w:t>ugirieron pequeños cambios de texto</w:t>
      </w:r>
      <w:r w:rsidR="00487969">
        <w:t>s</w:t>
      </w:r>
      <w:r w:rsidR="00B11AB1">
        <w:t xml:space="preserve"> en el formulario para que fuera más comprensible. U</w:t>
      </w:r>
      <w:r w:rsidR="001272F0">
        <w:t>n gestor propuso el estado de “No Solucionable” para poder clasificar reclamos que no depende</w:t>
      </w:r>
      <w:r w:rsidR="00487969">
        <w:t>n enteramente</w:t>
      </w:r>
      <w:r w:rsidR="001272F0">
        <w:t xml:space="preserve"> de la jurisdicción de la I</w:t>
      </w:r>
      <w:r w:rsidR="00487969">
        <w:t>PRESS. L</w:t>
      </w:r>
      <w:r w:rsidR="001272F0">
        <w:t xml:space="preserve">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w:t>
      </w:r>
      <w:r w:rsidR="00B11AB1">
        <w:t>debería</w:t>
      </w:r>
      <w:r w:rsidR="001272F0">
        <w:t xml:space="preserve"> </w:t>
      </w:r>
      <w:r w:rsidR="00487969">
        <w:t>diferenciarse los</w:t>
      </w:r>
      <w:r w:rsidR="00B11AB1">
        <w:t xml:space="preserve"> link de entrada para los distintos tipos de usuarios, solo hubo un </w:t>
      </w:r>
      <w:r w:rsidR="00B11AB1">
        <w:lastRenderedPageBreak/>
        <w:t xml:space="preserve">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w:t>
      </w:r>
      <w:r w:rsidR="00FB6BB3">
        <w:t>Una vez comprendido dicho estado, sugirieron la opción de derivación hacia el establecimiento adecuado.</w:t>
      </w:r>
    </w:p>
    <w:p w14:paraId="5FF061C9" w14:textId="459A6442" w:rsidR="006B6B9E" w:rsidRDefault="006B6B9E" w:rsidP="00DD4F56">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14:paraId="206DF457" w14:textId="67F872B6" w:rsidR="00EE36D6" w:rsidRPr="00EE36D6" w:rsidRDefault="00EE36D6" w:rsidP="00DD4F56">
      <w:pPr>
        <w:pStyle w:val="Cita"/>
      </w:pPr>
      <w:r w:rsidRPr="00EE36D6">
        <w:t>"Esto también esta interesante, porque últimamente están exigiendo que tiene que llegarte una respuesta en cambio antes era una respuesta verbal, ahora es por escrito y detallado como esta acá, con fecha y lo que se realizó"</w:t>
      </w:r>
    </w:p>
    <w:p w14:paraId="4C47D3EB" w14:textId="2831FAC4" w:rsidR="00DE3DBA" w:rsidRDefault="003B1064" w:rsidP="00842BF2">
      <w:pPr>
        <w:pStyle w:val="Texto"/>
      </w:pPr>
      <w:r>
        <w:t xml:space="preserve">En las pruebas de los ciudadanos se vio que no tuvieron dificultades con interactuar con el prototipo. Hubieron algunos comentarios sobre algunos textos en donde no se comprendía sobre qué se </w:t>
      </w:r>
      <w:r w:rsidR="00EE36D6">
        <w:t>referían</w:t>
      </w:r>
      <w:r>
        <w:t xml:space="preserve">,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seria mejor </w:t>
      </w:r>
      <w:r>
        <w:lastRenderedPageBreak/>
        <w:t>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w:t>
      </w:r>
      <w:r w:rsidR="00173C5D">
        <w:t xml:space="preserve"> mostrar paso a paso cómo funciona el software.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software y ellos coloquen sus solicitudes en vano. Mencionaron algunos problemas del prototipo que no podían ser subsanados ya que eran una función propia del software con el que fue diseñado, de ser implementado el software no se presentarían dichos inconvenientes. Hubo un ciudadano que menciono que los colores de la semaforización se entendían a que era un color por estado del reclamo y no por tiempo en que debería ser resuelto. Esta observación no la tuvieron ningún otro ciudadano por lo cual se continuo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w:t>
      </w:r>
      <w:r w:rsidR="00FD5613">
        <w:t xml:space="preserve">rápida, pero resaltaron que en caso fuera implementado el software, la lista de establecimientos de salud para escoger en el primer paso sería </w:t>
      </w:r>
      <w:r w:rsidR="00FD5613">
        <w:lastRenderedPageBreak/>
        <w:t>extremadamente larga y que se necesita una mejor manera de realizar la búsqueda del establecimiento.</w:t>
      </w:r>
    </w:p>
    <w:p w14:paraId="547D5D37" w14:textId="632D6E77" w:rsidR="003E5061" w:rsidRDefault="003E5061" w:rsidP="00DD4F56">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14:paraId="6B146958" w14:textId="4700B6CB" w:rsidR="00556845" w:rsidRPr="00556845" w:rsidRDefault="00556845" w:rsidP="00DD4F56">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14:paraId="08009837" w14:textId="6B9587CC"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rsidR="00E94926">
        <w:t>software</w:t>
      </w:r>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r w:rsidR="00814F75" w:rsidRPr="00BA156B">
        <w:t xml:space="preserve">el </w:t>
      </w:r>
      <w:r w:rsidR="00E94926">
        <w:t>software</w:t>
      </w:r>
      <w:r w:rsidR="00234025">
        <w:t xml:space="preserve"> </w:t>
      </w:r>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r w:rsidR="00E94926">
        <w:t>software</w:t>
      </w:r>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4" w:name="_Toc517796558"/>
      <w:r w:rsidRPr="00BA156B">
        <w:t>Personal de SUSALUD:</w:t>
      </w:r>
      <w:bookmarkEnd w:id="54"/>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5" w:name="_Toc517796559"/>
      <w:r w:rsidRPr="00BA156B">
        <w:t>Gestores de IPRESS:</w:t>
      </w:r>
      <w:bookmarkEnd w:id="55"/>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6" w:name="_Toc517796560"/>
      <w:r w:rsidRPr="00BA156B">
        <w:t>Ciudadanos:</w:t>
      </w:r>
      <w:bookmarkEnd w:id="56"/>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058B9055" w:rsidR="00BB13C4" w:rsidRPr="00842BF2" w:rsidRDefault="00937F02" w:rsidP="00842BF2">
      <w:pPr>
        <w:pStyle w:val="Texto"/>
      </w:pPr>
      <w:r w:rsidRPr="00BA156B">
        <w:lastRenderedPageBreak/>
        <w:t xml:space="preserve">Durante las pruebas, la aceptación que se pudo observar sobre el prototipo del </w:t>
      </w:r>
      <w:r w:rsidR="00E94926">
        <w:t>software</w:t>
      </w:r>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r w:rsidR="00E94926">
        <w:t>software</w:t>
      </w:r>
      <w:r w:rsidR="00465CE9" w:rsidRPr="00BA156B">
        <w:t>,</w:t>
      </w:r>
      <w:r w:rsidR="00C61699" w:rsidRPr="00BA156B">
        <w:t xml:space="preserve"> pero tampoco expresaron descontento con lo mostrado. </w:t>
      </w:r>
    </w:p>
    <w:p w14:paraId="546ACA73" w14:textId="562CB317"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r w:rsidR="00E94926">
        <w:t>software</w:t>
      </w:r>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27ED0DAE" w:rsidR="006D0710" w:rsidRPr="00842BF2" w:rsidRDefault="00B25754" w:rsidP="00842BF2">
      <w:pPr>
        <w:pStyle w:val="Texto"/>
      </w:pPr>
      <w:r w:rsidRPr="00BA156B">
        <w:t xml:space="preserve">Finalmente, fueron los gestores de IPRESS los más interesados en el desarrollo de este </w:t>
      </w:r>
      <w:r w:rsidR="00E94926">
        <w:t>software</w:t>
      </w:r>
      <w:r w:rsidR="00234025">
        <w:t xml:space="preserve"> </w:t>
      </w:r>
      <w:r w:rsidRPr="00BA156B">
        <w:t xml:space="preserve">en algo funcional e inclusive algunos ofrecieron sus instalaciones para realizar pruebas piloto. El personal de SUSALUD vio el </w:t>
      </w:r>
      <w:r w:rsidR="00E94926">
        <w:t>software</w:t>
      </w:r>
      <w:r w:rsidR="00234025">
        <w:t xml:space="preserve"> </w:t>
      </w:r>
      <w:r w:rsidR="00465CE9" w:rsidRPr="00BA156B">
        <w:t>útil,</w:t>
      </w:r>
      <w:r w:rsidR="00616D11" w:rsidRPr="00BA156B">
        <w:t xml:space="preserve"> pero lo compararon con un </w:t>
      </w:r>
      <w:r w:rsidR="00E94926">
        <w:t>software</w:t>
      </w:r>
      <w:r w:rsidR="00234025">
        <w:t xml:space="preserve">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E94926">
        <w:t>software</w:t>
      </w:r>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7" w:name="_Toc517796561"/>
      <w:r w:rsidRPr="00BA156B">
        <w:lastRenderedPageBreak/>
        <w:t>Discusión</w:t>
      </w:r>
      <w:bookmarkEnd w:id="57"/>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2D559FE0" w:rsidR="003700B5"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r w:rsidR="00BF27D4" w:rsidRPr="00BA156B">
        <w:t xml:space="preserve"> algunas iniciativas similares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r w:rsidR="003700B5">
        <w:t xml:space="preserve"> que se trata de un servicio web colgado en la página web de la superintendencia de salud de Chile en donde se reciben exclusivamente reclamos tanto para entidades prestadoras de salud públicas y privadas. Incluso permiten los reclamos correspondientes a los planes de seguro públicos y privados disponibles en dicho territori</w:t>
      </w:r>
      <w:r w:rsidR="002F7195">
        <w:t xml:space="preserve">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l línea se necesita un usuario y contraseña que debe ser creado y luego puede el usuario adjuntar todos los informes y documentos necesarios para presentar el reclamo. Adicionalmente, se puede revisar el estado de </w:t>
      </w:r>
      <w:r w:rsidR="002F7195">
        <w:lastRenderedPageBreak/>
        <w:t xml:space="preserve">la solicitud y hacer consultas sobre el caso específico. Cuando se realiza el trámite por oficina o carta, se necesita llevar los documentos necesarios y entregarlos explicando el motivo de la visita a la oficina o de enviarlo a alguna oficina cercana. Cuando se </w:t>
      </w:r>
      <w:r w:rsidR="00944154">
        <w:t>intentó</w:t>
      </w:r>
      <w:r w:rsidR="002F7195">
        <w:t xml:space="preserve"> acceder al servicio en línea </w:t>
      </w:r>
      <w:r w:rsidR="00944154">
        <w:t>para colocar un reclamo</w:t>
      </w:r>
      <w:r w:rsidR="002F7195">
        <w:t xml:space="preserve">, no fue posible verificar como </w:t>
      </w:r>
      <w:r w:rsidR="00944154">
        <w:t>era</w:t>
      </w:r>
      <w:r w:rsidR="002F7195">
        <w:t xml:space="preserve"> </w:t>
      </w:r>
      <w:r w:rsidR="00944154">
        <w:t>internamente</w:t>
      </w:r>
      <w:r w:rsidR="002F7195">
        <w:t xml:space="preserve"> el software debido a que para </w:t>
      </w:r>
      <w:r w:rsidR="00944154">
        <w:t>crear un usuario, se necesitaba colocar, adicionalmente a nombre completo, correo electrónico y pregunta secreta para seguridad, el número de cedula de identidad chilena y cuál era la aseguradora del ciudadano.</w:t>
      </w:r>
    </w:p>
    <w:p w14:paraId="5D5D3367" w14:textId="1E0CFA53" w:rsidR="00B9043C" w:rsidRDefault="00944154" w:rsidP="00842BF2">
      <w:pPr>
        <w:pStyle w:val="Texto"/>
      </w:pPr>
      <w:r>
        <w:t xml:space="preserve">Adicionalmente, se encontró una iniciativa similar </w:t>
      </w:r>
      <w:r w:rsidRPr="00BA156B">
        <w:t xml:space="preserve">en Colombia </w:t>
      </w:r>
      <w:r w:rsidRPr="00BA156B">
        <w:fldChar w:fldCharType="begin" w:fldLock="1"/>
      </w:r>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r w:rsidRPr="00BA156B">
        <w:fldChar w:fldCharType="separate"/>
      </w:r>
      <w:r w:rsidR="00D92F33" w:rsidRPr="00D92F33">
        <w:rPr>
          <w:noProof/>
        </w:rPr>
        <w:t>(49)</w:t>
      </w:r>
      <w:r w:rsidRPr="00BA156B">
        <w:fldChar w:fldCharType="end"/>
      </w:r>
      <w:r w:rsidRPr="00BA156B">
        <w:t>.</w:t>
      </w:r>
      <w:r>
        <w:t xml:space="preserve"> Esta iniciativa se encuentra liderada por el Ministerio de Salud </w:t>
      </w:r>
      <w:r w:rsidR="009475F4">
        <w:t xml:space="preserve">y Protección Social </w:t>
      </w:r>
      <w:r w:rsidR="00394525">
        <w:t>de Colombia</w:t>
      </w:r>
      <w:r>
        <w:t xml:space="preserve"> donde ponen a disposición de los ciudadanos un servicio web por el cual se pueden presentar peticiones, quejas, reclamos, sugerencias o denuncias. Este servicio web, cuenta con una página web donde explican detalladamente las competencias y ámbitos d</w:t>
      </w:r>
      <w:r w:rsidR="00B9043C">
        <w:t>ependiendo del tipo de petición</w:t>
      </w:r>
      <w:r>
        <w:t xml:space="preserve"> que el ciudadano tenga. Incluyen una sección donde, dependiendo del tipo de reclamo a ser presentado, indican al ciudadano a que entidad gubernamental dirigirse para hacer más específico su reclamo. Esta página web cuenta con un </w:t>
      </w:r>
      <w:r w:rsidR="00394525">
        <w:t>vínculo</w:t>
      </w:r>
      <w:r>
        <w:t xml:space="preserve"> a una sección de Preguntas Frecue</w:t>
      </w:r>
      <w:r w:rsidR="00394525">
        <w:t xml:space="preserve">ntes sobre los tipos de </w:t>
      </w:r>
      <w:r w:rsidR="00B9043C">
        <w:t>peticion</w:t>
      </w:r>
      <w:r w:rsidR="00394525">
        <w:t>es o dudas</w:t>
      </w:r>
      <w:r>
        <w:t xml:space="preserve"> que puedan </w:t>
      </w:r>
      <w:r w:rsidR="00394525">
        <w:t>presentarse y como estos pueden ser resueltos. Estas preguntas frecuentes incluso se encuentran divididas en dos temáticas que se diferencian en Protección Social y en Salud específicamente. Dichas temáticas tienen adicionalmente sub-temáticas con las que pueden orientar mejor a la ciudadanía sobre diversos temas competentes al campo de acción del Ministerio de Salud</w:t>
      </w:r>
      <w:r w:rsidR="009475F4">
        <w:t xml:space="preserve"> y Protección Social</w:t>
      </w:r>
      <w:r w:rsidR="00394525">
        <w:t xml:space="preserve"> de Colombia. Para todos</w:t>
      </w:r>
      <w:r w:rsidR="00B9043C">
        <w:t xml:space="preserve"> los tipos de peticion</w:t>
      </w:r>
      <w:r w:rsidR="00394525">
        <w:t xml:space="preserve">es que reciben, se encuentra una lista en su página principal donde </w:t>
      </w:r>
      <w:r w:rsidR="00394525">
        <w:lastRenderedPageBreak/>
        <w:t xml:space="preserve">explican las definiciones de cada uno y muestran los tiempo de respuesta que puede tomar cada tipo de </w:t>
      </w:r>
      <w:r w:rsidR="00B9043C">
        <w:t>petición</w:t>
      </w:r>
      <w:r w:rsidR="00394525">
        <w:t xml:space="preserve">, siendo el tiempo promedio de respuesta de 15 días hábiles. Solo las consultas de un caso específico puede tomar hasta 30 días hábiles de respuesta. Cabe destacar que entre los tipos de </w:t>
      </w:r>
      <w:r w:rsidR="00B9043C">
        <w:t>petición</w:t>
      </w:r>
      <w:r w:rsidR="00394525">
        <w:t xml:space="preserve"> que se pueden presentar incluyen los llamados “Derechos de Petición” que pueden ser tanto de interés general o particular dependiendo si afecta o tiene relación con el p</w:t>
      </w:r>
      <w:r w:rsidR="009475F4">
        <w:t>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i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w:t>
      </w:r>
      <w:r w:rsidR="00EE5DBF">
        <w:t xml:space="preserve"> Esta diferenciación resulta adecuada para poder encontrar fallas de una forma más directa y concisa. Cuando se </w:t>
      </w:r>
      <w:r w:rsidR="00B9043C">
        <w:t>ingresó</w:t>
      </w:r>
      <w:r w:rsidR="00EE5DBF">
        <w:t xml:space="preserve"> al sistema web </w:t>
      </w:r>
      <w:r w:rsidR="00B9043C">
        <w:fldChar w:fldCharType="begin" w:fldLock="1"/>
      </w:r>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r w:rsidR="00B9043C">
        <w:fldChar w:fldCharType="end"/>
      </w:r>
      <w:r w:rsidR="00EE5DBF">
        <w:t xml:space="preserve"> se encontró una sola pantalla donde, depen</w:t>
      </w:r>
      <w:r w:rsidR="00B9043C">
        <w:t>diendo en cual tipo de petición</w:t>
      </w:r>
      <w:r w:rsidR="00EE5DBF">
        <w:t xml:space="preserve"> se hubiera seleccionado en la anterior p</w:t>
      </w:r>
      <w:r w:rsidR="00B9043C">
        <w:t xml:space="preserve">ágina web, me pedía identificarme incluso con una cedula de identidad la cual se validaba con los nombres y apellidos de la persona. En esta web adicionalmente me permitían adjuntar archivos en formato de imagen o documento para soportar mi petición. Algo que llama mucho la atención es que, a pesar que pide identificación del </w:t>
      </w:r>
      <w:r w:rsidR="00B9043C">
        <w:lastRenderedPageBreak/>
        <w:t>ciudadano peticionario, existe la posibilidad de colocar la petición de forma anónima lo cual deja más libertad al peticionario.</w:t>
      </w:r>
    </w:p>
    <w:p w14:paraId="42402B3E" w14:textId="5AD003CB" w:rsidR="00944154" w:rsidRDefault="00CA7AEF" w:rsidP="00842BF2">
      <w:pPr>
        <w:pStyle w:val="Texto"/>
      </w:pPr>
      <w:r>
        <w:t xml:space="preserve">En ambas iniciativas, se vio la presencia de una página web que acompañaba al software web donde se explicaban los alcances y rangos de acción tanto de la Superintendencia en Salud de Chile como del Ministerio de Salud y Protección Social de Colombia. Se </w:t>
      </w:r>
      <w:r w:rsidR="00917B46">
        <w:t xml:space="preserve">resalta su importancia ya que sin dicha página web, no se podría entender cómo funciona y para que debe ser utilizado. Esto también debería ser parte del sistema web peruano en el momento que se implemente para poder evitar creencias erróneas en la población. </w:t>
      </w:r>
    </w:p>
    <w:p w14:paraId="67EE9058" w14:textId="18EA74A0" w:rsidR="00DB0C2C" w:rsidRDefault="0005010F" w:rsidP="00842BF2">
      <w:pPr>
        <w:pStyle w:val="Texto"/>
      </w:pPr>
      <w:r>
        <w:t xml:space="preserve">Sin embargo, </w:t>
      </w:r>
      <w:r w:rsidRPr="00BA156B">
        <w:t xml:space="preserve">no queda claro si </w:t>
      </w:r>
      <w:r>
        <w:t>en e</w:t>
      </w:r>
      <w:r w:rsidR="00BF27D4" w:rsidRPr="00BA156B">
        <w:t>stas herramientas informáticas se utilizó la metodología UCD para su creación ni queda claro si los gestores tienen acceso a esta información.</w:t>
      </w:r>
    </w:p>
    <w:p w14:paraId="1A656E69" w14:textId="68337228" w:rsidR="00B26FA3" w:rsidRDefault="00B26FA3" w:rsidP="00842BF2">
      <w:pPr>
        <w:pStyle w:val="Texto"/>
      </w:pPr>
      <w:r>
        <w:t xml:space="preserve">Existen </w:t>
      </w:r>
      <w:r w:rsidR="006839BB">
        <w:t xml:space="preserve">diversos </w:t>
      </w:r>
      <w:r>
        <w:t xml:space="preserve">estudios hechos </w:t>
      </w:r>
      <w:r w:rsidR="006839BB">
        <w:t xml:space="preserve">en Argentina </w:t>
      </w:r>
      <w:r>
        <w:t>donde utilizan la metodología UCD en sistemas informáticos clínicos donde demostraron que</w:t>
      </w:r>
      <w:r w:rsidR="006839BB">
        <w:t xml:space="preserve"> el uso de la metodología en el re-diseño de </w:t>
      </w:r>
      <w:r>
        <w:t xml:space="preserve">un sistema de alertas </w:t>
      </w:r>
      <w:r w:rsidR="006839BB">
        <w:t>en</w:t>
      </w:r>
      <w:r>
        <w:t xml:space="preserve"> una historia clínica electrónica,</w:t>
      </w:r>
      <w:r w:rsidR="006839BB">
        <w:t xml:space="preserve"> resultó</w:t>
      </w:r>
      <w:r>
        <w:t xml:space="preserve"> en alertas más usables, efectivas y satisfactorias </w:t>
      </w:r>
      <w:r w:rsidR="006839BB">
        <w:t xml:space="preserve">que las alertas diseñadas utilizando técnicas de ingeniería de software tradicional </w:t>
      </w:r>
      <w:r w:rsidR="006839BB">
        <w:fldChar w:fldCharType="begin" w:fldLock="1"/>
      </w:r>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r w:rsidR="006839BB">
        <w:fldChar w:fldCharType="end"/>
      </w:r>
      <w:r w:rsidR="006839BB">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rsidR="006839BB">
        <w:fldChar w:fldCharType="begin" w:fldLock="1"/>
      </w:r>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r w:rsidR="006839BB">
        <w:fldChar w:fldCharType="end"/>
      </w:r>
      <w:r w:rsidR="006839BB">
        <w:t xml:space="preserve">. En </w:t>
      </w:r>
      <w:r w:rsidR="007A641A">
        <w:t xml:space="preserve">dichos estudios, la participación de los usuarios finales del software fueron cruciales para conseguir los objetivos deseados, en el primer estudio se realizaron 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 la creación de un nuevo sistema informático.</w:t>
      </w: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5DE5A5" w:rsidR="0070776A" w:rsidRPr="00842BF2" w:rsidRDefault="0070776A" w:rsidP="00842BF2">
      <w:pPr>
        <w:pStyle w:val="Texto"/>
      </w:pPr>
      <w:r w:rsidRPr="00BA156B">
        <w:t xml:space="preserve">Este tipo de </w:t>
      </w:r>
      <w:r w:rsidR="00E94926">
        <w:t>software</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00E94926">
        <w:t>software</w:t>
      </w:r>
      <w:r w:rsidR="00234025">
        <w:t xml:space="preserve"> </w:t>
      </w:r>
      <w:r w:rsidRPr="00BA156B">
        <w:t xml:space="preserve">propuesto en este proyecto, se construyó basándose en dichos beneficios por lo que el uso de este </w:t>
      </w:r>
      <w:r w:rsidR="00E94926">
        <w:t>software</w:t>
      </w:r>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56899186"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rsidR="00AF62FF">
        <w:t xml:space="preserve"> </w:t>
      </w:r>
      <w:r w:rsidR="00AF62FF">
        <w:fldChar w:fldCharType="begin" w:fldLock="1"/>
      </w:r>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r w:rsidR="00AF62FF">
        <w:fldChar w:fldCharType="end"/>
      </w:r>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rsidR="00AF62FF">
        <w:t>de gestión de reclamos en</w:t>
      </w:r>
      <w:r w:rsidR="00EF06FE">
        <w:t xml:space="preserve"> la red</w:t>
      </w:r>
      <w:r w:rsidR="00EF41F7">
        <w:t xml:space="preserve"> de establecimientos de salud del</w:t>
      </w:r>
      <w:r w:rsidR="00EF06FE">
        <w:t xml:space="preserve"> MINSA</w:t>
      </w:r>
      <w:r w:rsidRPr="00BA156B">
        <w:t xml:space="preserve">. </w:t>
      </w:r>
    </w:p>
    <w:p w14:paraId="280124B9" w14:textId="77777777" w:rsidR="00980B82" w:rsidRPr="00BA156B" w:rsidRDefault="00BE11D3" w:rsidP="00A50DD7">
      <w:pPr>
        <w:pStyle w:val="Ttulo2"/>
        <w:numPr>
          <w:ilvl w:val="0"/>
          <w:numId w:val="10"/>
        </w:numPr>
        <w:rPr>
          <w:lang w:val="es-PE"/>
        </w:rPr>
      </w:pPr>
      <w:bookmarkStart w:id="58" w:name="_Toc517796562"/>
      <w:r w:rsidRPr="00BA156B">
        <w:rPr>
          <w:lang w:val="es-PE"/>
        </w:rPr>
        <w:t>De los hallazgos en</w:t>
      </w:r>
      <w:r w:rsidR="00060575" w:rsidRPr="00BA156B">
        <w:rPr>
          <w:lang w:val="es-PE"/>
        </w:rPr>
        <w:t xml:space="preserve"> la fase e</w:t>
      </w:r>
      <w:r w:rsidR="009E2064" w:rsidRPr="00BA156B">
        <w:rPr>
          <w:lang w:val="es-PE"/>
        </w:rPr>
        <w:t>xploratoria</w:t>
      </w:r>
      <w:bookmarkEnd w:id="58"/>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0C835795"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r w:rsidR="00E94926">
        <w:t>software</w:t>
      </w:r>
      <w:r w:rsidR="00234025">
        <w:t xml:space="preserve"> </w:t>
      </w:r>
      <w:r w:rsidR="0079520C" w:rsidRPr="00BA156B">
        <w:t xml:space="preserve">recaude información valiosa que pueda traducirse en proyectos de mejora. Sin esta capacitación permanente, el </w:t>
      </w:r>
      <w:r w:rsidR="00E94926">
        <w:t>software</w:t>
      </w:r>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6066C1C4"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r w:rsidR="00E94926">
        <w:t>software</w:t>
      </w:r>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9" w:name="_Toc517796563"/>
      <w:r w:rsidRPr="00BA156B">
        <w:rPr>
          <w:lang w:val="es-PE"/>
        </w:rPr>
        <w:t>De los h</w:t>
      </w:r>
      <w:r w:rsidR="00C1603F" w:rsidRPr="00BA156B">
        <w:rPr>
          <w:lang w:val="es-PE"/>
        </w:rPr>
        <w:t>allazgos de la fase de p</w:t>
      </w:r>
      <w:r w:rsidR="009E2064" w:rsidRPr="00BA156B">
        <w:rPr>
          <w:lang w:val="es-PE"/>
        </w:rPr>
        <w:t>rueba</w:t>
      </w:r>
      <w:bookmarkEnd w:id="59"/>
    </w:p>
    <w:p w14:paraId="79F09FCE" w14:textId="612478F5"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r w:rsidR="00E94926">
        <w:t>software</w:t>
      </w:r>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1443FB90" w:rsidR="00C1603F" w:rsidRDefault="00CB765D" w:rsidP="00862EA1">
      <w:pPr>
        <w:pStyle w:val="Texto"/>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r w:rsidR="00E94926">
        <w:t>software</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00E94926">
        <w:t>software</w:t>
      </w:r>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DD4F56">
      <w:pPr>
        <w:pStyle w:val="Ttulo2"/>
      </w:pPr>
      <w:bookmarkStart w:id="60" w:name="_Toc517796564"/>
      <w:r>
        <w:t>Limitaciones</w:t>
      </w:r>
      <w:bookmarkEnd w:id="60"/>
    </w:p>
    <w:p w14:paraId="39417866" w14:textId="0BCF7B98" w:rsidR="00524A0A"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4D0B2C">
        <w:t xml:space="preserve">Siendo lo ideal realizar iteraciones con un máximo de 5 pruebas de usuarios,  se realizaron iteraciones con 3 </w:t>
      </w:r>
      <w:r w:rsidR="00806EEF">
        <w:t>usuarios para cada tipo de usuario evaluado debido a poco tiempo que se contaba para realizar las pruebas. Sin embargo, iteraciones con 5 usuarios por cada tipo de usuario hubiera sido preferible para poder refinar el prototipo. Adicionalmente, de manera ideal</w:t>
      </w:r>
      <w:r w:rsidR="00472F37" w:rsidRPr="00BA156B">
        <w:t xml:space="preserve"> se</w:t>
      </w:r>
      <w:r w:rsidR="00800377" w:rsidRPr="00BA156B">
        <w:t xml:space="preserve"> deberían tener la</w:t>
      </w:r>
      <w:r w:rsidR="00472F37" w:rsidRPr="00BA156B">
        <w:t xml:space="preserve"> misma cantidad de iteraciones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pPr>
      <w:r>
        <w:lastRenderedPageBreak/>
        <w:t>Acerca de la clasificación de reclamos</w:t>
      </w:r>
      <w:r w:rsidR="00152904">
        <w:t xml:space="preserve"> presentada</w:t>
      </w:r>
      <w:r>
        <w:t xml:space="preserve">, </w:t>
      </w:r>
      <w:r w:rsidR="00152904">
        <w:t>a pesar de haberse realizado con el consenso de un grupo de 8 personas, entre personal de SUSALUD y gestores de IPRESS que trabajan de manera constante con los reclamos en salud, no se puede tomar la clasificación presentada como definitiva ya que no se puede comprobar que los criterios utilizados por estos usuarios se ciñe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14:paraId="5A572F5B" w14:textId="5E15C22B" w:rsidR="00152904" w:rsidRPr="00862EA1" w:rsidRDefault="00152904" w:rsidP="00862EA1">
      <w:pPr>
        <w:pStyle w:val="Texto"/>
      </w:pPr>
      <w:r>
        <w:t>Finalmente, luego de encontrar incongruencias en los datos p</w:t>
      </w:r>
      <w:r w:rsidR="009D09E8">
        <w:t>resentados del Sistema de</w:t>
      </w:r>
      <w:r>
        <w:t xml:space="preserve"> </w:t>
      </w:r>
      <w:r w:rsidR="009D09E8">
        <w:t xml:space="preserve">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w:t>
      </w:r>
      <w:r w:rsidR="000969F2">
        <w:t>dónde</w:t>
      </w:r>
      <w:r w:rsidR="009D09E8">
        <w:t xml:space="preserve"> buscar atención médica de calidad. </w:t>
      </w:r>
    </w:p>
    <w:p w14:paraId="7A1D7225" w14:textId="72AC4A0B" w:rsidR="000635A6" w:rsidRPr="00862EA1" w:rsidRDefault="00A12DD0" w:rsidP="00862EA1">
      <w:pPr>
        <w:pStyle w:val="Ttulo1"/>
      </w:pPr>
      <w:bookmarkStart w:id="61" w:name="_Toc517796565"/>
      <w:r w:rsidRPr="00BA156B">
        <w:lastRenderedPageBreak/>
        <w:t>Conclusiones</w:t>
      </w:r>
      <w:bookmarkEnd w:id="61"/>
    </w:p>
    <w:p w14:paraId="5EA702DC" w14:textId="25FC53AE" w:rsidR="00F26C78" w:rsidRPr="00862EA1" w:rsidRDefault="008E5E4A" w:rsidP="00862EA1">
      <w:pPr>
        <w:pStyle w:val="Texto"/>
      </w:pPr>
      <w:r>
        <w:t>En este estudio se comprobó</w:t>
      </w:r>
      <w:r w:rsidR="00792CC5">
        <w:t xml:space="preserve"> la utilidad</w:t>
      </w:r>
      <w:r>
        <w:t xml:space="preserve"> </w:t>
      </w:r>
      <w:r w:rsidR="00FB760C">
        <w:t xml:space="preserve">de uso </w:t>
      </w:r>
      <w:r>
        <w:t>de la metodolog</w:t>
      </w:r>
      <w:r w:rsidR="00792CC5">
        <w:t>ía UCD</w:t>
      </w:r>
      <w:r>
        <w:t xml:space="preserve"> para la creación del diseño</w:t>
      </w:r>
      <w:r w:rsidR="000635A6" w:rsidRPr="00BA156B">
        <w:t xml:space="preserve"> </w:t>
      </w:r>
      <w:r w:rsidR="00470DBC">
        <w:t>para</w:t>
      </w:r>
      <w:r w:rsidR="000635A6" w:rsidRPr="00BA156B">
        <w:t xml:space="preserve"> un </w:t>
      </w:r>
      <w:r w:rsidR="00E94926">
        <w:t>software</w:t>
      </w:r>
      <w:r w:rsidR="00234025">
        <w:t xml:space="preserve"> </w:t>
      </w:r>
      <w:r w:rsidR="000635A6" w:rsidRPr="00BA156B">
        <w:t>de gestión de reclamos</w:t>
      </w:r>
      <w:r w:rsidR="00E85F76" w:rsidRPr="00BA156B">
        <w:t xml:space="preserve">, lográndose un </w:t>
      </w:r>
      <w:r w:rsidR="00E94926">
        <w:t>software</w:t>
      </w:r>
      <w:r w:rsidR="00234025">
        <w:t xml:space="preserve">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89635F">
        <w:rPr>
          <w:lang w:val="es-PE"/>
        </w:rPr>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89635F">
        <w:rPr>
          <w:lang w:val="es-PE"/>
        </w:rPr>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62" w:name="_Toc517796566"/>
      <w:r w:rsidRPr="00BA156B">
        <w:lastRenderedPageBreak/>
        <w:t>Recomendaciones</w:t>
      </w:r>
      <w:bookmarkEnd w:id="62"/>
    </w:p>
    <w:p w14:paraId="6AE56F0D" w14:textId="5E12842B" w:rsidR="004C04E9" w:rsidRDefault="007502D3" w:rsidP="00862EA1">
      <w:pPr>
        <w:pStyle w:val="Texto"/>
      </w:pPr>
      <w:r w:rsidRPr="00BA156B">
        <w:t xml:space="preserve">Finalizando este estudio se pudo observar que la implementación del </w:t>
      </w:r>
      <w:r w:rsidR="00E94926">
        <w:t>software</w:t>
      </w:r>
      <w:r w:rsidRPr="00BA156B">
        <w:t xml:space="preserve"> propuesto se ve como el siguiente paso en estudios complementarios. </w:t>
      </w:r>
      <w:r w:rsidR="00405FE8">
        <w:t xml:space="preserve">Dichos estudios deberían, adicionalmente a implementar el </w:t>
      </w:r>
      <w:r w:rsidR="00E94926">
        <w:t>software</w:t>
      </w:r>
      <w:r w:rsidR="00234025">
        <w:t xml:space="preserve"> </w:t>
      </w:r>
      <w:r w:rsidR="00405FE8">
        <w:t>planteado, hacer un estudio piloto en al menos dos establecimientos de salud de mediana y/o alta complejidad.</w:t>
      </w:r>
      <w:r w:rsidR="008E5E4A">
        <w:t xml:space="preserve"> Estos estudios deberían dar mejoras al prototipo presentado</w:t>
      </w:r>
      <w:r w:rsidR="00405FE8">
        <w:t xml:space="preserve"> </w:t>
      </w:r>
      <w:r w:rsidR="008E5E4A">
        <w:t xml:space="preserve">en este estudio y deberían medir sus resultados en forma cuantitativa, mediante el cuestionario SUS, y cualitativa, mediante la resolución de tareas complejas tanto en un ambiente controlado como en uno no controlado. </w:t>
      </w:r>
      <w:r w:rsidR="00DF5627" w:rsidRPr="00BA156B">
        <w:t xml:space="preserve"> </w:t>
      </w:r>
      <w:r w:rsidR="008E5E4A">
        <w:t>Adicionalmente,</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r>
        <w:t>Al encontrarse formas diferentes para manejar los reclamos dentro de esta</w:t>
      </w:r>
      <w:r w:rsidR="00234025">
        <w:t>blecimientos de salud del MINSA</w:t>
      </w:r>
      <w:r>
        <w:t xml:space="preserve"> se sugiere </w:t>
      </w:r>
      <w:r w:rsidR="00234025">
        <w:t xml:space="preserve">que </w:t>
      </w:r>
      <w:r>
        <w:t xml:space="preserve">el establecimiento de un sistema unificado, no exclusivamente informático, sea implementado en los establecimiento </w:t>
      </w:r>
      <w:r w:rsidR="008E0B0A">
        <w:t xml:space="preserve">de salud </w:t>
      </w:r>
      <w:r>
        <w:t xml:space="preserve">del MINSA para </w:t>
      </w:r>
      <w:r w:rsidR="00C30075">
        <w:t>un manejo de reclamos eficiente a través de toda la red y no de forma aislada.</w:t>
      </w:r>
    </w:p>
    <w:p w14:paraId="3DF8AB23" w14:textId="030F7F19"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r w:rsidR="00E94926">
        <w:t>software</w:t>
      </w:r>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3" w:name="_Toc517796567"/>
      <w:r w:rsidRPr="00BA156B">
        <w:lastRenderedPageBreak/>
        <w:t>Referencias bibliográficas</w:t>
      </w:r>
      <w:bookmarkEnd w:id="63"/>
    </w:p>
    <w:p w14:paraId="7149DD80" w14:textId="51A977DD" w:rsidR="00D92F33" w:rsidRPr="0089635F" w:rsidRDefault="00EC2BAF" w:rsidP="00D92F33">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w:t>
      </w:r>
      <w:r w:rsidR="00D92F33" w:rsidRPr="0089635F">
        <w:rPr>
          <w:rFonts w:cs="Times New Roman"/>
          <w:noProof/>
          <w:lang w:val="en-US"/>
        </w:rPr>
        <w:t xml:space="preserve">2009. p. 50. </w:t>
      </w:r>
    </w:p>
    <w:p w14:paraId="39C36E56"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 </w:t>
      </w:r>
      <w:r w:rsidRPr="0089635F">
        <w:rPr>
          <w:rFonts w:cs="Times New Roman"/>
          <w:noProof/>
          <w:lang w:val="en-US"/>
        </w:rPr>
        <w:tab/>
        <w:t xml:space="preserve">Oliver RL. An Investigation of the Interrelationship Between Consumer (Dis) Satisfaction and Complaint Reports. Adv Consum Res. 1987;14(1):218–222. 5p. 1 Diagram. </w:t>
      </w:r>
    </w:p>
    <w:p w14:paraId="196CB661"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 </w:t>
      </w:r>
      <w:r w:rsidRPr="0089635F">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4. </w:t>
      </w:r>
      <w:r w:rsidRPr="0089635F">
        <w:rPr>
          <w:rFonts w:cs="Times New Roman"/>
          <w:noProof/>
          <w:lang w:val="en-US"/>
        </w:rPr>
        <w:tab/>
        <w:t xml:space="preserve">Hospital Consumer Assessment of Healthcare Providers and Systems. The HCAHPS Survey – Frequently Asked Questions. Centers for Medicare and Medicaid. </w:t>
      </w:r>
      <w:r w:rsidRPr="00D92F33">
        <w:rPr>
          <w:rFonts w:cs="Times New Roman"/>
          <w:noProof/>
        </w:rPr>
        <w:t xml:space="preserve">2016;1–6. </w:t>
      </w:r>
    </w:p>
    <w:p w14:paraId="0628DC8E"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 </w:t>
      </w:r>
      <w:r w:rsidRPr="00D92F33">
        <w:rPr>
          <w:rFonts w:cs="Times New Roman"/>
          <w:noProof/>
        </w:rPr>
        <w:tab/>
        <w:t xml:space="preserve">Ministère des affaires sociales et de la santé. Ordonnance no 96-346 du 24 avril 1996 portant réforme de l’hospitalisation publique et privée | Legifrance [Internet]. </w:t>
      </w:r>
      <w:r w:rsidRPr="0089635F">
        <w:rPr>
          <w:rFonts w:cs="Times New Roman"/>
          <w:noProof/>
          <w:lang w:val="en-US"/>
        </w:rPr>
        <w:t>Available from: https://www.legifrance.gouv.fr/affichTexte.do?cidTexte=JORFTEXT000000742206</w:t>
      </w:r>
    </w:p>
    <w:p w14:paraId="68A1EC01"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6. </w:t>
      </w:r>
      <w:r w:rsidRPr="0089635F">
        <w:rPr>
          <w:rFonts w:cs="Times New Roman"/>
          <w:noProof/>
          <w:lang w:val="en-US"/>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7. </w:t>
      </w:r>
      <w:r w:rsidRPr="0089635F">
        <w:rPr>
          <w:rFonts w:cs="Times New Roman"/>
          <w:noProof/>
          <w:lang w:val="en-US"/>
        </w:rPr>
        <w:tab/>
        <w:t xml:space="preserve">Department of Health. The NHS Plan: a plan for investment, a plan for reform. </w:t>
      </w:r>
      <w:r w:rsidRPr="00D92F33">
        <w:rPr>
          <w:rFonts w:cs="Times New Roman"/>
          <w:noProof/>
        </w:rPr>
        <w:t xml:space="preserve">C 4818I. 2000;Cm 4818-I:144 p. </w:t>
      </w:r>
    </w:p>
    <w:p w14:paraId="27A11539"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8. </w:t>
      </w:r>
      <w:r w:rsidRPr="00D92F33">
        <w:rPr>
          <w:rFonts w:cs="Times New Roman"/>
          <w:noProof/>
        </w:rPr>
        <w:tab/>
        <w:t xml:space="preserve">Cubillas JJ, Ramos MI, Feito FR, González JM, Gersol R, Ramos MB. </w:t>
      </w:r>
      <w:r w:rsidRPr="0089635F">
        <w:rPr>
          <w:rFonts w:cs="Times New Roman"/>
          <w:noProof/>
          <w:lang w:val="en-US"/>
        </w:rPr>
        <w:t xml:space="preserve">[Importance of health CRM in pandemics and health alerts]. Aten Primaria. 2015 May 1;47(5):267–72. </w:t>
      </w:r>
    </w:p>
    <w:p w14:paraId="69B7EC4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9. </w:t>
      </w:r>
      <w:r w:rsidRPr="0089635F">
        <w:rPr>
          <w:rFonts w:cs="Times New Roman"/>
          <w:noProof/>
          <w:lang w:val="en-US"/>
        </w:rPr>
        <w:tab/>
        <w:t>Notes on User Centered Design Process (UCD) [Internet]. [cited 2017 May 24]. Available from: https://www.w3.org/WAI/redesign/ucd</w:t>
      </w:r>
    </w:p>
    <w:p w14:paraId="4FF0E91D"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10. </w:t>
      </w:r>
      <w:r w:rsidRPr="0089635F">
        <w:rPr>
          <w:rFonts w:cs="Times New Roman"/>
          <w:noProof/>
          <w:lang w:val="en-US"/>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11. </w:t>
      </w:r>
      <w:r w:rsidRPr="0089635F">
        <w:rPr>
          <w:rFonts w:cs="Times New Roman"/>
          <w:noProof/>
          <w:lang w:val="en-US"/>
        </w:rPr>
        <w:tab/>
        <w:t xml:space="preserve">Health Services Review Council. Guide to Complaint Handling in Health </w:t>
      </w:r>
      <w:r w:rsidRPr="0089635F">
        <w:rPr>
          <w:rFonts w:cs="Times New Roman"/>
          <w:noProof/>
          <w:lang w:val="en-US"/>
        </w:rPr>
        <w:lastRenderedPageBreak/>
        <w:t xml:space="preserve">Care Services. </w:t>
      </w:r>
      <w:r w:rsidRPr="00D92F33">
        <w:rPr>
          <w:rFonts w:cs="Times New Roman"/>
          <w:noProof/>
        </w:rPr>
        <w:t xml:space="preserve">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3. </w:t>
      </w:r>
      <w:r w:rsidRPr="00D92F33">
        <w:rPr>
          <w:rFonts w:cs="Times New Roman"/>
          <w:noProof/>
        </w:rPr>
        <w:tab/>
        <w:t xml:space="preserve">Susalud: la tecnología digital al servicio de ciudadanos y gestores | Gestion.pe [Internet]. </w:t>
      </w:r>
      <w:r w:rsidRPr="0089635F">
        <w:rPr>
          <w:rFonts w:cs="Times New Roman"/>
          <w:noProof/>
          <w:lang w:val="en-US"/>
        </w:rPr>
        <w:t>[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14. </w:t>
      </w:r>
      <w:r w:rsidRPr="0089635F">
        <w:rPr>
          <w:rFonts w:cs="Times New Roman"/>
          <w:noProof/>
          <w:lang w:val="en-US"/>
        </w:rPr>
        <w:tab/>
        <w:t xml:space="preserve">Al-Abri R, Al-Balushi A. Patient satisfaction survey as a tool towards quality improvement. </w:t>
      </w:r>
      <w:r w:rsidRPr="00D92F33">
        <w:rPr>
          <w:rFonts w:cs="Times New Roman"/>
          <w:noProof/>
        </w:rPr>
        <w:t xml:space="preserve">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w:t>
      </w:r>
      <w:r w:rsidRPr="0089635F">
        <w:rPr>
          <w:rFonts w:cs="Times New Roman"/>
          <w:noProof/>
          <w:lang w:val="en-US"/>
        </w:rPr>
        <w:t xml:space="preserve">Rev Cuba Salud Pública. 2000;24(2):110–6. </w:t>
      </w:r>
    </w:p>
    <w:p w14:paraId="056E8016"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17. </w:t>
      </w:r>
      <w:r w:rsidRPr="0089635F">
        <w:rPr>
          <w:rFonts w:cs="Times New Roman"/>
          <w:noProof/>
          <w:lang w:val="en-US"/>
        </w:rPr>
        <w:tab/>
        <w:t xml:space="preserve">Jenkinson C. Patients’ experiences and satisfaction with health care: results of a questionnaire study of specific aspects of care. Qual Saf Heal Care. 2002 Dec;11(4):335–9. </w:t>
      </w:r>
    </w:p>
    <w:p w14:paraId="7B348C6D"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18. </w:t>
      </w:r>
      <w:r w:rsidRPr="0089635F">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9FC39E5"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19. </w:t>
      </w:r>
      <w:r w:rsidRPr="0089635F">
        <w:rPr>
          <w:rFonts w:cs="Times New Roman"/>
          <w:noProof/>
          <w:lang w:val="en-US"/>
        </w:rPr>
        <w:tab/>
        <w:t xml:space="preserve">Jackson JL, Chamberlin J, Kroenke K. Predictors of patient satisfaction. Soc Sci Med. 2001;52(4):609–620. </w:t>
      </w:r>
    </w:p>
    <w:p w14:paraId="4C45C940"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0. </w:t>
      </w:r>
      <w:r w:rsidRPr="0089635F">
        <w:rPr>
          <w:rFonts w:cs="Times New Roman"/>
          <w:noProof/>
          <w:lang w:val="en-US"/>
        </w:rPr>
        <w:tab/>
        <w:t xml:space="preserve">Quality Assurance Project. Monitoring the Quality of Hospital Care. </w:t>
      </w:r>
    </w:p>
    <w:p w14:paraId="2C468BE5"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21. </w:t>
      </w:r>
      <w:r w:rsidRPr="00D92F33">
        <w:rPr>
          <w:rFonts w:cs="Times New Roman"/>
          <w:noProof/>
        </w:rPr>
        <w:tab/>
        <w:t xml:space="preserve">EsSalud. Registro Informático de Atención al Asegurado [Internet]. </w:t>
      </w:r>
      <w:r w:rsidRPr="0089635F">
        <w:rPr>
          <w:rFonts w:cs="Times New Roman"/>
          <w:noProof/>
          <w:lang w:val="en-US"/>
        </w:rPr>
        <w:t>[cited 2016 Aug 16]. Available from: http://ww3.essalud.gob.pe:8080/riid/portal.html</w:t>
      </w:r>
    </w:p>
    <w:p w14:paraId="29719C65"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2. </w:t>
      </w:r>
      <w:r w:rsidRPr="0089635F">
        <w:rPr>
          <w:rFonts w:cs="Times New Roman"/>
          <w:noProof/>
          <w:lang w:val="en-US"/>
        </w:rPr>
        <w:tab/>
        <w:t>CRM for Small Business - Customer Relationship Management - Act! [Internet]. [cited 2018 Feb 4]. Available from: https://www.act.com/</w:t>
      </w:r>
    </w:p>
    <w:p w14:paraId="06899E1F"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3. </w:t>
      </w:r>
      <w:r w:rsidRPr="0089635F">
        <w:rPr>
          <w:rFonts w:cs="Times New Roman"/>
          <w:noProof/>
          <w:lang w:val="en-US"/>
        </w:rPr>
        <w:tab/>
        <w:t>Qué es CRM: Customer Relationship Management y Software CRM [Internet]. [cited 2018 Feb 4]. Available from: https://www.sumacrm.com/soporte/customer-relationship-management</w:t>
      </w:r>
    </w:p>
    <w:p w14:paraId="6883AD0D"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4. </w:t>
      </w:r>
      <w:r w:rsidRPr="0089635F">
        <w:rPr>
          <w:rFonts w:cs="Times New Roman"/>
          <w:noProof/>
          <w:lang w:val="en-US"/>
        </w:rPr>
        <w:tab/>
        <w:t xml:space="preserve">Anshari M, Almunawar MN. Evaluating CRM Implementation in Healthcare Organization. Proc 2011 Int Conf Econ Bus Inf (OCEBI 2011). </w:t>
      </w:r>
      <w:r w:rsidRPr="0089635F">
        <w:rPr>
          <w:rFonts w:cs="Times New Roman"/>
          <w:noProof/>
          <w:lang w:val="en-US"/>
        </w:rPr>
        <w:lastRenderedPageBreak/>
        <w:t xml:space="preserve">2011;2009(Icebi):7–9. </w:t>
      </w:r>
    </w:p>
    <w:p w14:paraId="1E92C8D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5. </w:t>
      </w:r>
      <w:r w:rsidRPr="0089635F">
        <w:rPr>
          <w:rFonts w:cs="Times New Roman"/>
          <w:noProof/>
          <w:lang w:val="en-US"/>
        </w:rPr>
        <w:tab/>
        <w:t xml:space="preserve">Noakes Schulze A. User-Centered Design for Information Professionals. Assoc Libr Inf Sci Educ. </w:t>
      </w:r>
    </w:p>
    <w:p w14:paraId="00303A13"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6. </w:t>
      </w:r>
      <w:r w:rsidRPr="0089635F">
        <w:rPr>
          <w:rFonts w:cs="Times New Roman"/>
          <w:noProof/>
          <w:lang w:val="en-US"/>
        </w:rPr>
        <w:tab/>
        <w:t xml:space="preserve">Helander M, Landauer TK, Prabhu P V. Handbook of human-computer interaction. 1997. 1582 p. </w:t>
      </w:r>
    </w:p>
    <w:p w14:paraId="5530AD70"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7. </w:t>
      </w:r>
      <w:r w:rsidRPr="0089635F">
        <w:rPr>
          <w:rFonts w:cs="Times New Roman"/>
          <w:noProof/>
          <w:lang w:val="en-US"/>
        </w:rPr>
        <w:tab/>
        <w:t xml:space="preserve">Ghaoui C. Encyclopedia Of Human Computer Interaction. 2006. 1-757 p. </w:t>
      </w:r>
    </w:p>
    <w:p w14:paraId="477A86E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8. </w:t>
      </w:r>
      <w:r w:rsidRPr="0089635F">
        <w:rPr>
          <w:rFonts w:cs="Times New Roman"/>
          <w:noProof/>
          <w:lang w:val="en-US"/>
        </w:rPr>
        <w:tab/>
        <w:t xml:space="preserve">McLoone HE, Jacobson M, Hegg C, Johnson PW. User-centered design. Work. 2010;37(4):445–56. </w:t>
      </w:r>
    </w:p>
    <w:p w14:paraId="4296B672"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29. </w:t>
      </w:r>
      <w:r w:rsidRPr="0089635F">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0. </w:t>
      </w:r>
      <w:r w:rsidRPr="0089635F">
        <w:rPr>
          <w:rFonts w:cs="Times New Roman"/>
          <w:noProof/>
          <w:lang w:val="en-US"/>
        </w:rPr>
        <w:tab/>
        <w:t xml:space="preserve">Usability.gov. Task Analysis. 2013 Sep 6; </w:t>
      </w:r>
    </w:p>
    <w:p w14:paraId="3A772711"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1. </w:t>
      </w:r>
      <w:r w:rsidRPr="0089635F">
        <w:rPr>
          <w:rFonts w:cs="Times New Roman"/>
          <w:noProof/>
          <w:lang w:val="en-US"/>
        </w:rPr>
        <w:tab/>
        <w:t>Usability Body of Knowledge. Think Aloud Testing | Usability Body of Knowledge [Internet]. [cited 2018 Jun 21]. Available from: http://www.usabilitybok.org/think-aloud-testing</w:t>
      </w:r>
    </w:p>
    <w:p w14:paraId="08227FEF"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2. </w:t>
      </w:r>
      <w:r w:rsidRPr="0089635F">
        <w:rPr>
          <w:rFonts w:cs="Times New Roman"/>
          <w:noProof/>
          <w:lang w:val="en-US"/>
        </w:rPr>
        <w:tab/>
        <w:t>HIT Implementation Strategies and User-Centered Design [Internet]. [cited 2017 May 29]. Available from: http://pinnacle-center.com/hit-implementation-strategies-and-user-centered-design/</w:t>
      </w:r>
    </w:p>
    <w:p w14:paraId="2E92B59D"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3. </w:t>
      </w:r>
      <w:r w:rsidRPr="0089635F">
        <w:rPr>
          <w:rFonts w:cs="Times New Roman"/>
          <w:noProof/>
          <w:lang w:val="en-US"/>
        </w:rPr>
        <w:tab/>
        <w:t xml:space="preserve">Le T, Reeder B, Yoo D, Aziz R, Thompson HJ, Demiris G. An Evaluation of Wellness Assessment Visualizations for Older Adults. Telemed e-Health. 2015;21(1):9–15. </w:t>
      </w:r>
    </w:p>
    <w:p w14:paraId="4D4E0DF1"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34. </w:t>
      </w:r>
      <w:r w:rsidRPr="0089635F">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7. </w:t>
      </w:r>
      <w:r w:rsidRPr="00D92F33">
        <w:rPr>
          <w:rFonts w:cs="Times New Roman"/>
          <w:noProof/>
        </w:rPr>
        <w:tab/>
        <w:t xml:space="preserve">Seguro Integral de Salud - Microsoft Power BI [Internet]. </w:t>
      </w:r>
      <w:r w:rsidRPr="0089635F">
        <w:rPr>
          <w:rFonts w:cs="Times New Roman"/>
          <w:noProof/>
          <w:lang w:val="en-US"/>
        </w:rPr>
        <w:t xml:space="preserve">[cited 2018 Jan </w:t>
      </w:r>
      <w:r w:rsidRPr="0089635F">
        <w:rPr>
          <w:rFonts w:cs="Times New Roman"/>
          <w:noProof/>
          <w:lang w:val="en-US"/>
        </w:rPr>
        <w:lastRenderedPageBreak/>
        <w:t>23]. Available from: https://app.powerbi.com/view?r=eyJrIjoiNTljNzlmMTUtM2Y5NS00M2FjLWIwMGUtZmE0MDFhMWI5OGZjIiwidCI6IjZmZTkxN2VlLWQ5OWMtNGJmNy05OGQ1LThhOTUyYTE3NzhjNCIsImMiOjR9</w:t>
      </w:r>
    </w:p>
    <w:p w14:paraId="759F4E6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8. </w:t>
      </w:r>
      <w:r w:rsidRPr="00D92F33">
        <w:rPr>
          <w:rFonts w:cs="Times New Roman"/>
          <w:noProof/>
        </w:rPr>
        <w:tab/>
        <w:t xml:space="preserve">SUSALUD. Plataforma de Información [Internet]. </w:t>
      </w:r>
      <w:r w:rsidRPr="0089635F">
        <w:rPr>
          <w:rFonts w:cs="Times New Roman"/>
          <w:noProof/>
          <w:lang w:val="en-US"/>
        </w:rPr>
        <w:t>[cited 2018 Jan 23]. Available from: http://bi.susalud.gob.pe/QvAJAXZfc/opendoc.htm?document=QV Produccion%2FSIG_SUSALUD.qvw&amp;host=QVS%40srvqlikias&amp;anonymous=true</w:t>
      </w:r>
    </w:p>
    <w:p w14:paraId="7B904C43"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39. </w:t>
      </w:r>
      <w:r w:rsidRPr="00D92F33">
        <w:rPr>
          <w:rFonts w:cs="Times New Roman"/>
          <w:noProof/>
        </w:rPr>
        <w:tab/>
        <w:t xml:space="preserve">Susalud BPM PAC | Consulta [Internet]. </w:t>
      </w:r>
      <w:r w:rsidRPr="0089635F">
        <w:rPr>
          <w:rFonts w:cs="Times New Roman"/>
          <w:noProof/>
          <w:lang w:val="en-US"/>
        </w:rPr>
        <w:t>[cited 2017 Mar 14]. Available from: http://app17.susalud.gob.pe/formulario_consulta/</w:t>
      </w:r>
    </w:p>
    <w:p w14:paraId="69CAAE08"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0. </w:t>
      </w:r>
      <w:r w:rsidRPr="00D92F33">
        <w:rPr>
          <w:rFonts w:cs="Times New Roman"/>
          <w:noProof/>
        </w:rPr>
        <w:tab/>
        <w:t xml:space="preserve">SUSALUD CONTIGO - Aplicaciones de Android en Google Play [Internet]. </w:t>
      </w:r>
      <w:r w:rsidRPr="0089635F">
        <w:rPr>
          <w:rFonts w:cs="Times New Roman"/>
          <w:noProof/>
          <w:lang w:val="en-US"/>
        </w:rPr>
        <w:t>[cited 2017 Mar 14]. Available from: https://play.google.com/store/apps/details?id=pe.gob.susalud.servicio&amp;hl=es</w:t>
      </w:r>
    </w:p>
    <w:p w14:paraId="1F836750"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1. </w:t>
      </w:r>
      <w:r w:rsidRPr="00D92F33">
        <w:rPr>
          <w:rFonts w:cs="Times New Roman"/>
          <w:noProof/>
        </w:rPr>
        <w:tab/>
        <w:t xml:space="preserve">SUSALUD | MÁS DE 10 MIL USUARIOS UTILIZAN APP SUSALUD CONTIGO [Internet]. </w:t>
      </w:r>
      <w:r w:rsidRPr="0089635F">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4. </w:t>
      </w:r>
      <w:r w:rsidRPr="00D92F33">
        <w:rPr>
          <w:rFonts w:cs="Times New Roman"/>
          <w:noProof/>
        </w:rPr>
        <w:tab/>
        <w:t xml:space="preserve">El Peruano. LEY N° 30150 - Norma Legal Diario Oficial El Peruano [Internet]. </w:t>
      </w:r>
      <w:r w:rsidRPr="0089635F">
        <w:rPr>
          <w:rFonts w:cs="Times New Roman"/>
          <w:noProof/>
          <w:lang w:val="en-US"/>
        </w:rPr>
        <w:t>[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45. </w:t>
      </w:r>
      <w:r w:rsidRPr="0089635F">
        <w:rPr>
          <w:rFonts w:cs="Times New Roman"/>
          <w:noProof/>
          <w:lang w:val="en-US"/>
        </w:rPr>
        <w:tab/>
        <w:t xml:space="preserve">Paul CL. A Modified Delphi Approach to a New Card Sorting Methodology. </w:t>
      </w:r>
      <w:r w:rsidRPr="00D92F33">
        <w:rPr>
          <w:rFonts w:cs="Times New Roman"/>
          <w:noProof/>
        </w:rPr>
        <w:t xml:space="preserve">J Usability Stud. 2008;4(1):7–30. </w:t>
      </w:r>
    </w:p>
    <w:p w14:paraId="4EA68E2C"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lastRenderedPageBreak/>
        <w:t xml:space="preserve">46. </w:t>
      </w:r>
      <w:r w:rsidRPr="00D92F33">
        <w:rPr>
          <w:rFonts w:cs="Times New Roman"/>
          <w:noProof/>
        </w:rPr>
        <w:tab/>
        <w:t xml:space="preserve">ShowMore - Grabar, cargar y compartir sus vídeos en la web fácilmente [Internet]. </w:t>
      </w:r>
      <w:r w:rsidRPr="0089635F">
        <w:rPr>
          <w:rFonts w:cs="Times New Roman"/>
          <w:noProof/>
          <w:lang w:val="en-US"/>
        </w:rPr>
        <w:t>[cited 2018 Mar 27]. Available from: https://showmore.com/es/</w:t>
      </w:r>
    </w:p>
    <w:p w14:paraId="66A9086C"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47. </w:t>
      </w:r>
      <w:r w:rsidRPr="0089635F">
        <w:rPr>
          <w:rFonts w:cs="Times New Roman"/>
          <w:noProof/>
          <w:lang w:val="en-US"/>
        </w:rPr>
        <w:tab/>
        <w:t>oTranscribe [Internet]. [cited 2018 Mar 27]. Available from: http://otranscribe.com/</w:t>
      </w:r>
    </w:p>
    <w:p w14:paraId="7DB4FA49"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8. </w:t>
      </w:r>
      <w:r w:rsidRPr="00D92F33">
        <w:rPr>
          <w:rFonts w:cs="Times New Roman"/>
          <w:noProof/>
        </w:rPr>
        <w:tab/>
        <w:t xml:space="preserve">Superintendencia de Salud, Gobierno de Chile - Reclamo contra FONASA o ISAPRES [Internet]. </w:t>
      </w:r>
      <w:r w:rsidRPr="0089635F">
        <w:rPr>
          <w:rFonts w:cs="Times New Roman"/>
          <w:noProof/>
          <w:lang w:val="en-US"/>
        </w:rPr>
        <w:t>[cited 2018 Mar 27]. Available from: http://www.supersalud.gob.cl/portal/w3-article-7592.html#online</w:t>
      </w:r>
    </w:p>
    <w:p w14:paraId="22F2C7A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49. </w:t>
      </w:r>
      <w:r w:rsidRPr="00D92F33">
        <w:rPr>
          <w:rFonts w:cs="Times New Roman"/>
          <w:noProof/>
        </w:rPr>
        <w:tab/>
        <w:t xml:space="preserve">Formule su petición, queja, reclamo, sugerencia o denuncia [Internet]. </w:t>
      </w:r>
      <w:r w:rsidRPr="0089635F">
        <w:rPr>
          <w:rFonts w:cs="Times New Roman"/>
          <w:noProof/>
          <w:lang w:val="en-US"/>
        </w:rPr>
        <w:t>[cited 2018 Mar 27]. Available from: https://www.minsalud.gov.co/atencion/Paginas/Solicitudes-sugerencias-quejas-o-reclamos.aspx</w:t>
      </w:r>
    </w:p>
    <w:p w14:paraId="56E2BC6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0. </w:t>
      </w:r>
      <w:r w:rsidRPr="00D92F33">
        <w:rPr>
          <w:rFonts w:cs="Times New Roman"/>
          <w:noProof/>
        </w:rPr>
        <w:tab/>
        <w:t xml:space="preserve">Preguntas Quejas Reclamos | Formulario Online | MINISTERIO DE SALUD Y PROTECCION SOCIAL [Internet]. </w:t>
      </w:r>
      <w:r w:rsidRPr="0089635F">
        <w:rPr>
          <w:rFonts w:cs="Times New Roman"/>
          <w:noProof/>
          <w:lang w:val="en-US"/>
        </w:rPr>
        <w:t>[cited 2018 Jun 20]. Available from: https://orfeo.minsalud.gov.co/orfeo/formularioWebMinSalud/formularioPQRSMinSaludFineUploader.php?tipoSolicitud=178</w:t>
      </w:r>
    </w:p>
    <w:p w14:paraId="536331C8"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D92F33">
        <w:rPr>
          <w:rFonts w:cs="Times New Roman"/>
          <w:noProof/>
        </w:rPr>
        <w:t xml:space="preserve">51. </w:t>
      </w:r>
      <w:r w:rsidRPr="00D92F33">
        <w:rPr>
          <w:rFonts w:cs="Times New Roman"/>
          <w:noProof/>
        </w:rPr>
        <w:tab/>
        <w:t xml:space="preserve">Luna DR, Rizzato Lede DA, Rubin L, Otero CM, Ortiz JM, García MG, et al. </w:t>
      </w:r>
      <w:r w:rsidRPr="0089635F">
        <w:rPr>
          <w:rFonts w:cs="Times New Roman"/>
          <w:noProof/>
          <w:lang w:val="en-US"/>
        </w:rPr>
        <w:t xml:space="preserve">User-Centered Design Improves the Usability of Drug-Drug Interaction Alerts: A Validation Study in the Real Scenario. Stud Health Technol Inform. 2017;245:1085–9. </w:t>
      </w:r>
    </w:p>
    <w:p w14:paraId="1F79A87D"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2. </w:t>
      </w:r>
      <w:r w:rsidRPr="0089635F">
        <w:rPr>
          <w:rFonts w:cs="Times New Roman"/>
          <w:noProof/>
          <w:lang w:val="en-US"/>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3. </w:t>
      </w:r>
      <w:r w:rsidRPr="0089635F">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4. </w:t>
      </w:r>
      <w:r w:rsidRPr="0089635F">
        <w:rPr>
          <w:rFonts w:cs="Times New Roman"/>
          <w:noProof/>
          <w:lang w:val="en-US"/>
        </w:rPr>
        <w:tab/>
        <w:t xml:space="preserve">Opoku-Boateng GA. USER FRUSTRATION IN HIT INTERFACES: EXPLORING PAST HCI RESEARCH FOR A BETTER UNDERSTANDING OF CLINICIANS’ EXPERIENCES. AMIA Annu Symp Proc. 2015;2015:1008–17. </w:t>
      </w:r>
    </w:p>
    <w:p w14:paraId="6D9B2969"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5. </w:t>
      </w:r>
      <w:r w:rsidRPr="0089635F">
        <w:rPr>
          <w:rFonts w:cs="Times New Roman"/>
          <w:noProof/>
          <w:lang w:val="en-US"/>
        </w:rPr>
        <w:tab/>
        <w:t xml:space="preserve">Horsky J, Schiff GD, Johnston D, Mercincavage L, Bell D, Middleton B. </w:t>
      </w:r>
      <w:r w:rsidRPr="0089635F">
        <w:rPr>
          <w:rFonts w:cs="Times New Roman"/>
          <w:noProof/>
          <w:lang w:val="en-US"/>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6. </w:t>
      </w:r>
      <w:r w:rsidRPr="0089635F">
        <w:rPr>
          <w:rFonts w:cs="Times New Roman"/>
          <w:noProof/>
          <w:lang w:val="en-US"/>
        </w:rPr>
        <w:tab/>
        <w:t xml:space="preserve">Serving Parliament – Serving Western Australians Ombudsman Western Australia Effective handling of complaints made to your organisation -An Overview. 2017; </w:t>
      </w:r>
    </w:p>
    <w:p w14:paraId="6957555A"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7. </w:t>
      </w:r>
      <w:r w:rsidRPr="0089635F">
        <w:rPr>
          <w:rFonts w:cs="Times New Roman"/>
          <w:noProof/>
          <w:lang w:val="en-US"/>
        </w:rPr>
        <w:tab/>
        <w:t xml:space="preserve">Clwyd A, Hart T. A Review of the NHS Hospitals Complaints System: Putting Patients Back in the Picture. 2013;(October):1–58. </w:t>
      </w:r>
    </w:p>
    <w:p w14:paraId="5672568E" w14:textId="77777777" w:rsidR="00D92F33" w:rsidRPr="0089635F" w:rsidRDefault="00D92F33" w:rsidP="00D92F33">
      <w:pPr>
        <w:widowControl w:val="0"/>
        <w:autoSpaceDE w:val="0"/>
        <w:autoSpaceDN w:val="0"/>
        <w:adjustRightInd w:val="0"/>
        <w:spacing w:line="360" w:lineRule="auto"/>
        <w:ind w:left="640" w:hanging="640"/>
        <w:rPr>
          <w:rFonts w:cs="Times New Roman"/>
          <w:noProof/>
          <w:lang w:val="en-US"/>
        </w:rPr>
      </w:pPr>
      <w:r w:rsidRPr="0089635F">
        <w:rPr>
          <w:rFonts w:cs="Times New Roman"/>
          <w:noProof/>
          <w:lang w:val="en-US"/>
        </w:rPr>
        <w:t xml:space="preserve">58. </w:t>
      </w:r>
      <w:r w:rsidRPr="0089635F">
        <w:rPr>
          <w:rFonts w:cs="Times New Roman"/>
          <w:noProof/>
          <w:lang w:val="en-US"/>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59. </w:t>
      </w:r>
      <w:r w:rsidRPr="0089635F">
        <w:rPr>
          <w:rFonts w:cs="Times New Roman"/>
          <w:noProof/>
          <w:lang w:val="en-US"/>
        </w:rPr>
        <w:tab/>
        <w:t xml:space="preserve">Hsieh SY. Healthcare complaints handling systems: A comparison between Britain, Australia and Taiwan. </w:t>
      </w:r>
      <w:r w:rsidRPr="00D92F33">
        <w:rPr>
          <w:rFonts w:cs="Times New Roman"/>
          <w:noProof/>
        </w:rPr>
        <w:t xml:space="preserve">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89635F">
        <w:rPr>
          <w:rFonts w:cs="Times New Roman"/>
          <w:noProof/>
          <w:lang w:val="en-US"/>
        </w:rPr>
        <w:t xml:space="preserve">61. </w:t>
      </w:r>
      <w:r w:rsidRPr="0089635F">
        <w:rPr>
          <w:rFonts w:cs="Times New Roman"/>
          <w:noProof/>
          <w:lang w:val="en-US"/>
        </w:rPr>
        <w:tab/>
        <w:t xml:space="preserve">Nielsen J. Why You Only Need to Test with 5 Users. </w:t>
      </w:r>
      <w:r w:rsidRPr="00D92F33">
        <w:rPr>
          <w:rFonts w:cs="Times New Roman"/>
          <w:noProof/>
        </w:rPr>
        <w:t xml:space="preserve">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4" w:name="_Toc517796568"/>
      <w:r w:rsidRPr="00BA156B">
        <w:lastRenderedPageBreak/>
        <w:t>Anexos</w:t>
      </w:r>
      <w:bookmarkEnd w:id="64"/>
    </w:p>
    <w:p w14:paraId="43A12014" w14:textId="77777777" w:rsidR="00161D0F" w:rsidRPr="00BA156B" w:rsidRDefault="00161D0F" w:rsidP="00A50DD7">
      <w:pPr>
        <w:pStyle w:val="Ttulo2"/>
        <w:numPr>
          <w:ilvl w:val="0"/>
          <w:numId w:val="11"/>
        </w:numPr>
        <w:rPr>
          <w:lang w:val="es-PE"/>
        </w:rPr>
      </w:pPr>
      <w:bookmarkStart w:id="65" w:name="_Toc517796569"/>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5"/>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6" w:name="_Toc517796570"/>
      <w:r w:rsidRPr="00BA156B">
        <w:rPr>
          <w:lang w:val="es-PE"/>
        </w:rPr>
        <w:lastRenderedPageBreak/>
        <w:t>Anexo 2: Guía Semi-Estructurada de Entrevista a Profundidad para usuarios finales Nº1</w:t>
      </w:r>
      <w:bookmarkEnd w:id="66"/>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7" w:name="_Toc517796571"/>
      <w:r w:rsidRPr="00BA156B">
        <w:rPr>
          <w:lang w:val="es-PE"/>
        </w:rPr>
        <w:lastRenderedPageBreak/>
        <w:t xml:space="preserve">Anexo 3: Guía </w:t>
      </w:r>
      <w:r w:rsidR="00161D0F" w:rsidRPr="00BA156B">
        <w:rPr>
          <w:lang w:val="es-PE"/>
        </w:rPr>
        <w:t>Estructurada de Entrevista a Profundidad para usuarios finales Nº2</w:t>
      </w:r>
      <w:bookmarkEnd w:id="67"/>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8" w:name="_Toc517796572"/>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8"/>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9"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69"/>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70"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70"/>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71"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72"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73"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4"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5"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6"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7"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8"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9"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80"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81"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2"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3"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3"/>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4"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5"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5"/>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6"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6"/>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7"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7"/>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8"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88"/>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9" w:name="_Toc517796573"/>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9"/>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bookmarkStart w:id="90" w:name="_Toc517796574"/>
      <w:r w:rsidRPr="002E7F75">
        <w:rPr>
          <w:rFonts w:eastAsia="Times New Roman"/>
          <w:lang w:eastAsia="es-PE"/>
        </w:rPr>
        <w:lastRenderedPageBreak/>
        <w:t>Anexo 6. Diagramas de Flujo por tipo de usuario</w:t>
      </w:r>
      <w:bookmarkEnd w:id="90"/>
    </w:p>
    <w:p w14:paraId="4E52EEA1" w14:textId="77777777" w:rsidR="002E7F75" w:rsidRDefault="002E7F75" w:rsidP="002E7F75">
      <w:pPr>
        <w:pStyle w:val="Ttulo3"/>
        <w:rPr>
          <w:lang w:eastAsia="es-PE"/>
        </w:rPr>
      </w:pPr>
      <w:bookmarkStart w:id="91" w:name="_Toc517796575"/>
      <w:r>
        <w:rPr>
          <w:lang w:eastAsia="es-PE"/>
        </w:rPr>
        <w:t>Personal de SUSALUD</w:t>
      </w:r>
      <w:bookmarkEnd w:id="91"/>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bookmarkStart w:id="92" w:name="_Toc517796576"/>
      <w:r>
        <w:rPr>
          <w:lang w:eastAsia="es-PE"/>
        </w:rPr>
        <w:lastRenderedPageBreak/>
        <w:t>Gestores de IPRESS</w:t>
      </w:r>
      <w:bookmarkEnd w:id="92"/>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bookmarkStart w:id="93" w:name="_Toc517796577"/>
      <w:r>
        <w:rPr>
          <w:lang w:eastAsia="es-PE"/>
        </w:rPr>
        <w:lastRenderedPageBreak/>
        <w:t>Ciudadanos</w:t>
      </w:r>
      <w:bookmarkEnd w:id="93"/>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A79D1" w14:textId="77777777" w:rsidR="00F10249" w:rsidRDefault="00F10249" w:rsidP="00F27EDB">
      <w:r>
        <w:separator/>
      </w:r>
    </w:p>
  </w:endnote>
  <w:endnote w:type="continuationSeparator" w:id="0">
    <w:p w14:paraId="2D73121D" w14:textId="77777777" w:rsidR="00F10249" w:rsidRDefault="00F10249"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3B4DBC" w:rsidRDefault="003B4DBC"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3B4DBC" w:rsidRDefault="003B4DB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3B4DBC" w:rsidRDefault="003B4DBC"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3B4DBC" w:rsidRDefault="003B4DBC"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3B4DBC" w:rsidRDefault="003B4DB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E37DA" w14:textId="77777777" w:rsidR="00F10249" w:rsidRDefault="00F10249" w:rsidP="00F27EDB">
      <w:r>
        <w:separator/>
      </w:r>
    </w:p>
  </w:footnote>
  <w:footnote w:type="continuationSeparator" w:id="0">
    <w:p w14:paraId="7CC0DBDD" w14:textId="77777777" w:rsidR="00F10249" w:rsidRDefault="00F10249"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0"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3"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6"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9"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3"/>
  </w:num>
  <w:num w:numId="3">
    <w:abstractNumId w:val="31"/>
  </w:num>
  <w:num w:numId="4">
    <w:abstractNumId w:val="32"/>
  </w:num>
  <w:num w:numId="5">
    <w:abstractNumId w:val="24"/>
  </w:num>
  <w:num w:numId="6">
    <w:abstractNumId w:val="0"/>
  </w:num>
  <w:num w:numId="7">
    <w:abstractNumId w:val="24"/>
    <w:lvlOverride w:ilvl="0">
      <w:startOverride w:val="1"/>
    </w:lvlOverride>
  </w:num>
  <w:num w:numId="8">
    <w:abstractNumId w:val="24"/>
    <w:lvlOverride w:ilvl="0">
      <w:startOverride w:val="1"/>
    </w:lvlOverride>
  </w:num>
  <w:num w:numId="9">
    <w:abstractNumId w:val="24"/>
    <w:lvlOverride w:ilvl="0">
      <w:startOverride w:val="1"/>
    </w:lvlOverride>
  </w:num>
  <w:num w:numId="10">
    <w:abstractNumId w:val="24"/>
    <w:lvlOverride w:ilvl="0">
      <w:startOverride w:val="1"/>
    </w:lvlOverride>
  </w:num>
  <w:num w:numId="11">
    <w:abstractNumId w:val="24"/>
    <w:lvlOverride w:ilvl="0">
      <w:startOverride w:val="1"/>
    </w:lvlOverride>
  </w:num>
  <w:num w:numId="12">
    <w:abstractNumId w:val="28"/>
  </w:num>
  <w:num w:numId="13">
    <w:abstractNumId w:val="22"/>
  </w:num>
  <w:num w:numId="14">
    <w:abstractNumId w:val="16"/>
  </w:num>
  <w:num w:numId="15">
    <w:abstractNumId w:val="22"/>
    <w:lvlOverride w:ilvl="0">
      <w:startOverride w:val="1"/>
    </w:lvlOverride>
  </w:num>
  <w:num w:numId="16">
    <w:abstractNumId w:val="16"/>
    <w:lvlOverride w:ilvl="0">
      <w:startOverride w:val="1"/>
    </w:lvlOverride>
  </w:num>
  <w:num w:numId="17">
    <w:abstractNumId w:val="15"/>
  </w:num>
  <w:num w:numId="18">
    <w:abstractNumId w:val="25"/>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6"/>
  </w:num>
  <w:num w:numId="25">
    <w:abstractNumId w:val="13"/>
  </w:num>
  <w:num w:numId="26">
    <w:abstractNumId w:val="17"/>
  </w:num>
  <w:num w:numId="27">
    <w:abstractNumId w:val="19"/>
  </w:num>
  <w:num w:numId="28">
    <w:abstractNumId w:val="7"/>
  </w:num>
  <w:num w:numId="29">
    <w:abstractNumId w:val="22"/>
    <w:lvlOverride w:ilvl="0">
      <w:startOverride w:val="1"/>
    </w:lvlOverride>
  </w:num>
  <w:num w:numId="30">
    <w:abstractNumId w:val="20"/>
  </w:num>
  <w:num w:numId="31">
    <w:abstractNumId w:val="9"/>
  </w:num>
  <w:num w:numId="32">
    <w:abstractNumId w:val="8"/>
  </w:num>
  <w:num w:numId="33">
    <w:abstractNumId w:val="18"/>
  </w:num>
  <w:num w:numId="34">
    <w:abstractNumId w:val="10"/>
  </w:num>
  <w:num w:numId="35">
    <w:abstractNumId w:val="27"/>
  </w:num>
  <w:num w:numId="36">
    <w:abstractNumId w:val="24"/>
    <w:lvlOverride w:ilvl="0">
      <w:startOverride w:val="1"/>
    </w:lvlOverride>
  </w:num>
  <w:num w:numId="37">
    <w:abstractNumId w:val="6"/>
  </w:num>
  <w:num w:numId="38">
    <w:abstractNumId w:val="4"/>
  </w:num>
  <w:num w:numId="39">
    <w:abstractNumId w:val="33"/>
  </w:num>
  <w:num w:numId="40">
    <w:abstractNumId w:val="14"/>
  </w:num>
  <w:num w:numId="41">
    <w:abstractNumId w:val="30"/>
  </w:num>
  <w:num w:numId="42">
    <w:abstractNumId w:val="21"/>
  </w:num>
  <w:num w:numId="43">
    <w:abstractNumId w:val="11"/>
  </w:num>
  <w:num w:numId="44">
    <w:abstractNumId w:val="29"/>
  </w:num>
  <w:num w:numId="45">
    <w:abstractNumId w:val="22"/>
    <w:lvlOverride w:ilvl="0">
      <w:startOverride w:val="1"/>
    </w:lvlOverride>
  </w:num>
  <w:num w:numId="46">
    <w:abstractNumId w:val="1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3C5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06E"/>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B6B9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9635F"/>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D4F56"/>
    <w:rsid w:val="00DE0595"/>
    <w:rsid w:val="00DE07F4"/>
    <w:rsid w:val="00DE3DBA"/>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249"/>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693"/>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D6154E-168C-9E45-9B51-A769E9427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7</Pages>
  <Words>49451</Words>
  <Characters>265558</Characters>
  <Application>Microsoft Office Word</Application>
  <DocSecurity>0</DocSecurity>
  <Lines>6175</Lines>
  <Paragraphs>242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cp:revision>
  <cp:lastPrinted>2018-06-26T22:07:00Z</cp:lastPrinted>
  <dcterms:created xsi:type="dcterms:W3CDTF">2018-06-26T22:07:00Z</dcterms:created>
  <dcterms:modified xsi:type="dcterms:W3CDTF">2018-06-2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